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253E1CD2" w:rsidR="00076323" w:rsidRPr="00107F20" w:rsidRDefault="002221C4" w:rsidP="00AB41E8">
      <w:pPr>
        <w:pStyle w:val="Heading1"/>
      </w:pPr>
      <w:r>
        <w:t xml:space="preserve"> </w:t>
      </w:r>
      <w:r w:rsidR="00107F20" w:rsidRPr="00107F20">
        <w:t>NOTE</w:t>
      </w:r>
      <w:r w:rsidR="004D3875">
        <w:t xml:space="preserve">S: THE </w:t>
      </w:r>
      <w:r w:rsidR="00107F20" w:rsidRPr="00107F20">
        <w:t>SYMPATHETIC INNERVATION OF THE HEART</w:t>
      </w:r>
    </w:p>
    <w:p w14:paraId="6E74803D" w14:textId="77777777" w:rsidR="00C52692" w:rsidRPr="00107F20" w:rsidRDefault="00C52692" w:rsidP="00AB41E8"/>
    <w:p w14:paraId="7D9F2D7D" w14:textId="61A25CCE" w:rsidR="00F80139" w:rsidRPr="00107F20" w:rsidRDefault="00446BDE" w:rsidP="00AB41E8">
      <w:pPr>
        <w:pStyle w:val="Heading2"/>
      </w:pPr>
      <w:r w:rsidRPr="00107F20">
        <w:t>Anatomy</w:t>
      </w:r>
    </w:p>
    <w:p w14:paraId="2CCF48A4" w14:textId="77777777" w:rsidR="005D6023" w:rsidRPr="00107F20" w:rsidRDefault="005D6023" w:rsidP="00AB41E8"/>
    <w:p w14:paraId="2983C8F7" w14:textId="539F652E" w:rsidR="004333AA" w:rsidRPr="00107F20" w:rsidRDefault="004333AA" w:rsidP="00AB41E8">
      <w:pPr>
        <w:pStyle w:val="ListParagraph"/>
        <w:numPr>
          <w:ilvl w:val="0"/>
          <w:numId w:val="7"/>
        </w:numPr>
      </w:pPr>
      <w:r w:rsidRPr="00107F20">
        <w:t>Pre-ganglionic neurons</w:t>
      </w:r>
    </w:p>
    <w:p w14:paraId="24F96DFA" w14:textId="7BD422CA" w:rsidR="004333AA" w:rsidRPr="00107F20" w:rsidRDefault="004333AA" w:rsidP="00AB41E8">
      <w:pPr>
        <w:pStyle w:val="ListParagraph"/>
        <w:numPr>
          <w:ilvl w:val="1"/>
          <w:numId w:val="7"/>
        </w:numPr>
      </w:pPr>
      <w:r w:rsidRPr="00107F20">
        <w:t>Brain ste</w:t>
      </w:r>
      <w:r w:rsidR="005D6023" w:rsidRPr="00107F20">
        <w:t>m</w:t>
      </w:r>
    </w:p>
    <w:p w14:paraId="0AA37748" w14:textId="3160A24A" w:rsidR="005D6023" w:rsidRPr="00107F20" w:rsidRDefault="005D6023" w:rsidP="00AB41E8">
      <w:pPr>
        <w:pStyle w:val="ListParagraph"/>
        <w:numPr>
          <w:ilvl w:val="2"/>
          <w:numId w:val="7"/>
        </w:numPr>
      </w:pPr>
      <w:r w:rsidRPr="00107F20">
        <w:t>Medullary dorsolateral reticular formation</w:t>
      </w:r>
    </w:p>
    <w:p w14:paraId="6F0E0495" w14:textId="5EB54691" w:rsidR="004333AA" w:rsidRPr="00107F20" w:rsidRDefault="004333AA" w:rsidP="00AB41E8">
      <w:pPr>
        <w:pStyle w:val="ListParagraph"/>
        <w:numPr>
          <w:ilvl w:val="1"/>
          <w:numId w:val="7"/>
        </w:numPr>
      </w:pPr>
      <w:r w:rsidRPr="00107F20">
        <w:t>Spinal cord</w:t>
      </w:r>
    </w:p>
    <w:p w14:paraId="33BE65FF" w14:textId="77777777" w:rsidR="00C25B91" w:rsidRDefault="00C25B91" w:rsidP="00AB41E8">
      <w:pPr>
        <w:pStyle w:val="ListParagraph"/>
        <w:numPr>
          <w:ilvl w:val="2"/>
          <w:numId w:val="7"/>
        </w:numPr>
      </w:pPr>
      <w:r>
        <w:t>Overview</w:t>
      </w:r>
    </w:p>
    <w:p w14:paraId="6B611458" w14:textId="7F9C8C46" w:rsidR="004333AA" w:rsidRPr="00107F20" w:rsidRDefault="004333AA" w:rsidP="00C25B91">
      <w:pPr>
        <w:pStyle w:val="ListParagraph"/>
        <w:numPr>
          <w:ilvl w:val="3"/>
          <w:numId w:val="7"/>
        </w:numPr>
      </w:pPr>
      <w:r w:rsidRPr="00107F20">
        <w:t>Lateral horns of the T1-T12 and L1-L3 spinal cord (thoracolumbar outflow)</w:t>
      </w:r>
    </w:p>
    <w:p w14:paraId="3CCD577F" w14:textId="2A5BB830" w:rsidR="004333AA" w:rsidRDefault="004333AA" w:rsidP="00C25B91">
      <w:pPr>
        <w:pStyle w:val="ListParagraph"/>
        <w:numPr>
          <w:ilvl w:val="3"/>
          <w:numId w:val="7"/>
        </w:numPr>
      </w:pPr>
      <w:r w:rsidRPr="00107F20">
        <w:t>Synapse on sympathetic ganglia or on chromaffin cells of adrenal gland to release epinephrine (EPI)</w:t>
      </w:r>
    </w:p>
    <w:p w14:paraId="1BB5C708" w14:textId="67D93064" w:rsidR="00C25B91" w:rsidRDefault="00C25B91" w:rsidP="00C25B91">
      <w:pPr>
        <w:pStyle w:val="ListParagraph"/>
        <w:numPr>
          <w:ilvl w:val="3"/>
          <w:numId w:val="7"/>
        </w:numPr>
      </w:pPr>
      <w:r>
        <w:t>Cardiac nerves originate from T1-T6, exiting spinal cord from ventral roots into the white rami to join the sympathetic chain, including stellate ganglion (SG)</w:t>
      </w:r>
    </w:p>
    <w:p w14:paraId="4A4EF5BF" w14:textId="77777777" w:rsidR="00113FE3" w:rsidRDefault="00113FE3" w:rsidP="00113FE3">
      <w:pPr>
        <w:pStyle w:val="ListParagraph"/>
        <w:widowControl w:val="0"/>
        <w:numPr>
          <w:ilvl w:val="1"/>
          <w:numId w:val="7"/>
        </w:numPr>
        <w:autoSpaceDE w:val="0"/>
        <w:autoSpaceDN w:val="0"/>
        <w:adjustRightInd w:val="0"/>
      </w:pPr>
      <w:r>
        <w:t>Sympathovagal balance</w:t>
      </w:r>
    </w:p>
    <w:p w14:paraId="52367E59" w14:textId="77777777" w:rsidR="00113FE3" w:rsidRDefault="00113FE3" w:rsidP="00113FE3">
      <w:pPr>
        <w:pStyle w:val="ListParagraph"/>
        <w:widowControl w:val="0"/>
        <w:numPr>
          <w:ilvl w:val="2"/>
          <w:numId w:val="7"/>
        </w:numPr>
        <w:autoSpaceDE w:val="0"/>
        <w:autoSpaceDN w:val="0"/>
        <w:adjustRightInd w:val="0"/>
      </w:pPr>
      <w:r>
        <w:t>Vagal afferent stimuli, e.g. baroreceptors, can lead to central sympathetic efferent activity (either inhibition or excitation)</w:t>
      </w:r>
    </w:p>
    <w:p w14:paraId="0F99EDA2" w14:textId="77777777" w:rsidR="00113FE3" w:rsidRDefault="00113FE3" w:rsidP="00113FE3">
      <w:pPr>
        <w:pStyle w:val="ListParagraph"/>
        <w:widowControl w:val="0"/>
        <w:numPr>
          <w:ilvl w:val="2"/>
          <w:numId w:val="7"/>
        </w:numPr>
        <w:autoSpaceDE w:val="0"/>
        <w:autoSpaceDN w:val="0"/>
        <w:adjustRightInd w:val="0"/>
      </w:pPr>
      <w:r>
        <w:t>Local neurotransmitter effects also present (e.g. galanin inhibits cholinergic nerves)</w:t>
      </w:r>
    </w:p>
    <w:p w14:paraId="1F3E1667" w14:textId="77777777" w:rsidR="00113FE3" w:rsidRDefault="00113FE3" w:rsidP="00113FE3">
      <w:pPr>
        <w:pStyle w:val="ListParagraph"/>
        <w:widowControl w:val="0"/>
        <w:numPr>
          <w:ilvl w:val="1"/>
          <w:numId w:val="7"/>
        </w:numPr>
        <w:autoSpaceDE w:val="0"/>
        <w:autoSpaceDN w:val="0"/>
        <w:adjustRightInd w:val="0"/>
      </w:pPr>
      <w:r>
        <w:t>Extracardiac</w:t>
      </w:r>
    </w:p>
    <w:p w14:paraId="2BEE29E3" w14:textId="77777777" w:rsidR="00113FE3" w:rsidRDefault="00113FE3" w:rsidP="00113FE3">
      <w:pPr>
        <w:pStyle w:val="ListParagraph"/>
        <w:widowControl w:val="0"/>
        <w:numPr>
          <w:ilvl w:val="2"/>
          <w:numId w:val="7"/>
        </w:numPr>
        <w:autoSpaceDE w:val="0"/>
        <w:autoSpaceDN w:val="0"/>
        <w:adjustRightInd w:val="0"/>
      </w:pPr>
      <w:r>
        <w:t xml:space="preserve">Preganglionic neurons are found in the brain stem at the medullary dorsolateral reticular formation (mainly </w:t>
      </w:r>
      <w:proofErr w:type="spellStart"/>
      <w:r>
        <w:t>vagus</w:t>
      </w:r>
      <w:proofErr w:type="spellEnd"/>
      <w:r>
        <w:t xml:space="preserve">), and the T1-T6 lateral horns of the spinal cord (sympathetic). </w:t>
      </w:r>
    </w:p>
    <w:p w14:paraId="12225621" w14:textId="06C09BAE" w:rsidR="00113FE3" w:rsidRPr="00107F20" w:rsidRDefault="00113FE3" w:rsidP="00113FE3">
      <w:pPr>
        <w:pStyle w:val="ListParagraph"/>
        <w:widowControl w:val="0"/>
        <w:numPr>
          <w:ilvl w:val="2"/>
          <w:numId w:val="7"/>
        </w:numPr>
        <w:autoSpaceDE w:val="0"/>
        <w:autoSpaceDN w:val="0"/>
        <w:adjustRightInd w:val="0"/>
      </w:pPr>
      <w:r>
        <w:t>Myocardium is directly innervated by sympathetic neurons, mainly found in cervical, stellate, and thoracic ganglia (both afferent and efferent paths are present)</w:t>
      </w:r>
    </w:p>
    <w:p w14:paraId="070732C6" w14:textId="186195C0" w:rsidR="004333AA" w:rsidRPr="00107F20" w:rsidRDefault="004333AA" w:rsidP="00AB41E8">
      <w:pPr>
        <w:pStyle w:val="ListParagraph"/>
        <w:numPr>
          <w:ilvl w:val="0"/>
          <w:numId w:val="7"/>
        </w:numPr>
      </w:pPr>
      <w:r w:rsidRPr="00107F20">
        <w:t>Post-ganglionic neuron – sympathetic ganglia</w:t>
      </w:r>
    </w:p>
    <w:p w14:paraId="3E45CC39" w14:textId="77777777" w:rsidR="00C25B91" w:rsidRDefault="00C25B91" w:rsidP="00AB41E8">
      <w:pPr>
        <w:pStyle w:val="ListParagraph"/>
        <w:numPr>
          <w:ilvl w:val="1"/>
          <w:numId w:val="7"/>
        </w:numPr>
      </w:pPr>
      <w:r>
        <w:t>Overview</w:t>
      </w:r>
    </w:p>
    <w:p w14:paraId="72BAB280" w14:textId="357756B2" w:rsidR="004333AA" w:rsidRPr="00107F20" w:rsidRDefault="004333AA" w:rsidP="00C25B91">
      <w:pPr>
        <w:pStyle w:val="ListParagraph"/>
        <w:numPr>
          <w:ilvl w:val="2"/>
          <w:numId w:val="7"/>
        </w:numPr>
      </w:pPr>
      <w:r w:rsidRPr="00107F20">
        <w:t>Paravertebral</w:t>
      </w:r>
    </w:p>
    <w:p w14:paraId="74B8C715" w14:textId="7E77B589" w:rsidR="004333AA" w:rsidRDefault="004333AA" w:rsidP="00C25B91">
      <w:pPr>
        <w:pStyle w:val="ListParagraph"/>
        <w:numPr>
          <w:ilvl w:val="3"/>
          <w:numId w:val="7"/>
        </w:numPr>
      </w:pPr>
      <w:r w:rsidRPr="00107F20">
        <w:t xml:space="preserve">Cervical region x 3, including left and right </w:t>
      </w:r>
      <w:r w:rsidR="00C25B91">
        <w:t>SG, t</w:t>
      </w:r>
      <w:r w:rsidRPr="00107F20">
        <w:t>horacic region x 10-11</w:t>
      </w:r>
      <w:r w:rsidR="00C25B91">
        <w:t>, l</w:t>
      </w:r>
      <w:r w:rsidRPr="00107F20">
        <w:t>umbar region x 4</w:t>
      </w:r>
      <w:r w:rsidR="00C25B91">
        <w:t>, s</w:t>
      </w:r>
      <w:r w:rsidRPr="00107F20">
        <w:t>acral region x 4</w:t>
      </w:r>
      <w:r w:rsidR="00C25B91">
        <w:t>, c</w:t>
      </w:r>
      <w:r w:rsidRPr="00107F20">
        <w:t>occyx x 1 (midline)</w:t>
      </w:r>
    </w:p>
    <w:p w14:paraId="1131615E" w14:textId="407DE6C4" w:rsidR="00C25B91" w:rsidRDefault="00C25B91" w:rsidP="00C25B91">
      <w:pPr>
        <w:pStyle w:val="ListParagraph"/>
        <w:numPr>
          <w:ilvl w:val="3"/>
          <w:numId w:val="7"/>
        </w:numPr>
      </w:pPr>
      <w:r>
        <w:t>SG nerves are purely sympathetic fibers</w:t>
      </w:r>
    </w:p>
    <w:p w14:paraId="390AC505" w14:textId="2E6CA632" w:rsidR="00C25B91" w:rsidRPr="00107F20" w:rsidRDefault="00C25B91" w:rsidP="00C25B91">
      <w:pPr>
        <w:pStyle w:val="ListParagraph"/>
        <w:numPr>
          <w:ilvl w:val="3"/>
          <w:numId w:val="7"/>
        </w:numPr>
      </w:pPr>
      <w:r>
        <w:t>Sympathetic nerves on the left mainly distribute to the epicardial surface of left ventricle, and endocardial surface of both ventricles</w:t>
      </w:r>
      <w:r>
        <w:fldChar w:fldCharType="begin" w:fldLock="1"/>
      </w:r>
      <w:r w:rsidR="00916368">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C25B91">
        <w:rPr>
          <w:noProof/>
        </w:rPr>
        <w:t>(Stee, 1978)</w:t>
      </w:r>
      <w:r>
        <w:fldChar w:fldCharType="end"/>
      </w:r>
    </w:p>
    <w:p w14:paraId="4983509B" w14:textId="28E9A01B" w:rsidR="004333AA" w:rsidRPr="00107F20" w:rsidRDefault="004333AA" w:rsidP="00C25B91">
      <w:pPr>
        <w:pStyle w:val="ListParagraph"/>
        <w:numPr>
          <w:ilvl w:val="2"/>
          <w:numId w:val="7"/>
        </w:numPr>
      </w:pPr>
      <w:r w:rsidRPr="00107F20">
        <w:t>Prevertebral</w:t>
      </w:r>
      <w:r w:rsidR="00C25B91">
        <w:t xml:space="preserve"> - a</w:t>
      </w:r>
      <w:r w:rsidRPr="00107F20">
        <w:t>xons are distributed to the 3 major gastrointestinal arteries arising from the aorta</w:t>
      </w:r>
    </w:p>
    <w:p w14:paraId="0B999CF2" w14:textId="0D9383D7" w:rsidR="00C25B91" w:rsidRDefault="00DF7A85" w:rsidP="00916368">
      <w:pPr>
        <w:pStyle w:val="ListParagraph"/>
        <w:numPr>
          <w:ilvl w:val="2"/>
          <w:numId w:val="7"/>
        </w:numPr>
      </w:pPr>
      <w:r w:rsidRPr="00107F20">
        <w:t xml:space="preserve">Neurotransmitter </w:t>
      </w:r>
      <w:r w:rsidR="00C25B91">
        <w:t>- p</w:t>
      </w:r>
      <w:r w:rsidRPr="00107F20">
        <w:t>redominantly nor epinephrine (NE)</w:t>
      </w:r>
    </w:p>
    <w:p w14:paraId="6F35953C" w14:textId="277983A9" w:rsidR="003C3839" w:rsidRDefault="003C3839" w:rsidP="003C3839">
      <w:pPr>
        <w:pStyle w:val="ListParagraph"/>
        <w:numPr>
          <w:ilvl w:val="1"/>
          <w:numId w:val="7"/>
        </w:numPr>
      </w:pPr>
      <w:r>
        <w:t>Firing rate</w:t>
      </w:r>
    </w:p>
    <w:p w14:paraId="72405115" w14:textId="118AFAE2" w:rsidR="00612055" w:rsidRDefault="00612055" w:rsidP="003C3839">
      <w:pPr>
        <w:pStyle w:val="ListParagraph"/>
        <w:numPr>
          <w:ilvl w:val="2"/>
          <w:numId w:val="7"/>
        </w:numPr>
      </w:pPr>
      <w:r>
        <w:t xml:space="preserve">Thoracic spinal segments have a distinct cardiac rhythm and other oscillatory </w:t>
      </w:r>
      <w:proofErr w:type="gramStart"/>
      <w:r>
        <w:t>frequencies  that</w:t>
      </w:r>
      <w:proofErr w:type="gramEnd"/>
      <w:r>
        <w:t xml:space="preserve"> are reproduced in cardiac postganglionic neurons. Analyses shows there are periodicities from 2-6 Hz, 10 Hz, respiratory rates, and slower oscillations (~0.3 Hz) called Mayer waves.</w:t>
      </w:r>
      <w:r w:rsidR="007E55F9">
        <w:fldChar w:fldCharType="begin" w:fldLock="1"/>
      </w:r>
      <w:r w:rsidR="001162B2">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rsidR="007E55F9">
        <w:fldChar w:fldCharType="separate"/>
      </w:r>
      <w:r w:rsidR="007E55F9" w:rsidRPr="007E55F9">
        <w:rPr>
          <w:noProof/>
        </w:rPr>
        <w:t>(Malpas, 1998)</w:t>
      </w:r>
      <w:r w:rsidR="007E55F9">
        <w:fldChar w:fldCharType="end"/>
      </w:r>
    </w:p>
    <w:p w14:paraId="14D746E1" w14:textId="5C2C4C49" w:rsidR="001162B2" w:rsidRDefault="001162B2" w:rsidP="001162B2">
      <w:pPr>
        <w:pStyle w:val="ListParagraph"/>
        <w:numPr>
          <w:ilvl w:val="2"/>
          <w:numId w:val="7"/>
        </w:numPr>
      </w:pPr>
      <w:r>
        <w:t xml:space="preserve">Afferent postganglionic neurons increase firing with increases in chamber </w:t>
      </w:r>
      <w:proofErr w:type="gramStart"/>
      <w:r>
        <w:t>pressure, and</w:t>
      </w:r>
      <w:proofErr w:type="gramEnd"/>
      <w:r>
        <w:t xml:space="preserve"> decrease discharge with decreased pressure. Similarly, higher firing rate with increase coronary flow, and decreased rate with decreased coronary flow (based on chamber). Ischemia only led to increase discharge of fibers when accompanied by heart failure.</w:t>
      </w:r>
      <w:r>
        <w:fldChar w:fldCharType="begin" w:fldLock="1"/>
      </w:r>
      <w:r>
        <w:instrText>ADDIN CSL_CITATION {"citationItems":[{"id":"ITEM-1","itemData":{"DOI":"10.1113/jphysiol.1973.sp010147","ISSN":"00223751","author":[{"dropping-particle":"","family":"Malliani","given":"A.","non-dropping-particle":"","parse-names":false,"suffix":""},{"dropping-particle":"","family":"Recordati","given":"G","non-dropping-particle":"","parse-names":false,"suffix":""},{"dropping-particle":"","family":"Schwartz","given":"P J","non-dropping-particle":"","parse-names":false,"suffix":""}],"container-title":"The Journal of Physiology","id":"ITEM-1","issue":"2","issued":{"date-parts":[["1973","3","1"]]},"page":"457-469","title":"Nervous activity of afferent cardiac sympathetic fibres with atrial and ventricular endings","type":"article-journal","volume":"229"},"uris":["http://www.mendeley.com/documents/?uuid=be00ed17-f9f9-4eb0-a77f-187689d6b13b"]}],"mendeley":{"formattedCitation":"(A. Malliani, Recordati, &amp; Schwartz, 1973)","plainTextFormattedCitation":"(A. Malliani, Recordati, &amp; Schwartz, 1973)","previouslyFormattedCitation":"(A. Malliani, Recordati, &amp; Schwartz, 1973)"},"properties":{"noteIndex":0},"schema":"https://github.com/citation-style-language/schema/raw/master/csl-citation.json"}</w:instrText>
      </w:r>
      <w:r>
        <w:fldChar w:fldCharType="separate"/>
      </w:r>
      <w:r w:rsidRPr="001162B2">
        <w:rPr>
          <w:noProof/>
        </w:rPr>
        <w:t>(A. Malliani, Recordati, &amp; Schwartz, 1973)</w:t>
      </w:r>
      <w:r>
        <w:fldChar w:fldCharType="end"/>
      </w:r>
    </w:p>
    <w:p w14:paraId="031D2A54" w14:textId="603F00D0" w:rsidR="0028196D" w:rsidRPr="00107F20" w:rsidRDefault="0028196D" w:rsidP="00AB41E8">
      <w:pPr>
        <w:pStyle w:val="ListParagraph"/>
        <w:numPr>
          <w:ilvl w:val="0"/>
          <w:numId w:val="7"/>
        </w:numPr>
      </w:pPr>
      <w:r w:rsidRPr="00107F20">
        <w:t>Cardiac innervation</w:t>
      </w:r>
    </w:p>
    <w:p w14:paraId="411549D4" w14:textId="77777777" w:rsidR="00916368" w:rsidRDefault="00916368" w:rsidP="00AB41E8">
      <w:pPr>
        <w:pStyle w:val="ListParagraph"/>
        <w:numPr>
          <w:ilvl w:val="1"/>
          <w:numId w:val="7"/>
        </w:numPr>
      </w:pPr>
      <w:r>
        <w:t>Overview</w:t>
      </w:r>
    </w:p>
    <w:p w14:paraId="3DAD7417" w14:textId="3131A3D3" w:rsidR="0028196D" w:rsidRDefault="0028196D" w:rsidP="00916368">
      <w:pPr>
        <w:pStyle w:val="ListParagraph"/>
        <w:numPr>
          <w:ilvl w:val="2"/>
          <w:numId w:val="7"/>
        </w:numPr>
      </w:pPr>
      <w:r w:rsidRPr="00107F20">
        <w:t xml:space="preserve">Sympathetic nerve fibers are located </w:t>
      </w:r>
      <w:proofErr w:type="spellStart"/>
      <w:r w:rsidRPr="00107F20">
        <w:t>subepicardially</w:t>
      </w:r>
      <w:proofErr w:type="spellEnd"/>
      <w:r w:rsidRPr="00107F20">
        <w:t xml:space="preserve"> and travel along major coronary arter</w:t>
      </w:r>
      <w:r w:rsidR="006B50E5" w:rsidRPr="00107F20">
        <w:t>ies.</w:t>
      </w:r>
    </w:p>
    <w:p w14:paraId="58669E8E" w14:textId="4440727D" w:rsidR="00916368" w:rsidRPr="00107F20" w:rsidRDefault="00916368" w:rsidP="00916368">
      <w:pPr>
        <w:pStyle w:val="ListParagraph"/>
        <w:numPr>
          <w:ilvl w:val="2"/>
          <w:numId w:val="7"/>
        </w:numPr>
      </w:pPr>
      <w:r>
        <w:t>Sympathetic fibers enter the heart close to the pulmonary vessels</w:t>
      </w:r>
    </w:p>
    <w:p w14:paraId="5D94CA71" w14:textId="68BE2C9E" w:rsidR="006B50E5" w:rsidRDefault="006B50E5" w:rsidP="00916368">
      <w:pPr>
        <w:pStyle w:val="ListParagraph"/>
        <w:numPr>
          <w:ilvl w:val="2"/>
          <w:numId w:val="7"/>
        </w:numPr>
      </w:pPr>
      <w:r w:rsidRPr="00107F20">
        <w:t>Ventricular sympathetic innervations is characterized by a gradient from base to apex, with highest NE concentration in apex.</w:t>
      </w:r>
      <w:r w:rsidRPr="00107F20">
        <w:fldChar w:fldCharType="begin" w:fldLock="1"/>
      </w:r>
      <w:r w:rsidR="00107F2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Pr="00107F20">
        <w:fldChar w:fldCharType="separate"/>
      </w:r>
      <w:r w:rsidR="00107F20" w:rsidRPr="00107F20">
        <w:rPr>
          <w:noProof/>
        </w:rPr>
        <w:t>(Pierpont, DeMaster, Reynolds, Pederson, &amp; Cohn, 1985)</w:t>
      </w:r>
      <w:r w:rsidRPr="00107F20">
        <w:fldChar w:fldCharType="end"/>
      </w:r>
      <w:r w:rsidRPr="00107F20">
        <w:t xml:space="preserve"> </w:t>
      </w:r>
    </w:p>
    <w:p w14:paraId="6CB01150" w14:textId="77777777" w:rsidR="00916368" w:rsidRDefault="00916368" w:rsidP="00916368">
      <w:pPr>
        <w:pStyle w:val="ListParagraph"/>
        <w:numPr>
          <w:ilvl w:val="2"/>
          <w:numId w:val="7"/>
        </w:numPr>
      </w:pPr>
      <w:r>
        <w:t xml:space="preserve">Majority of sympathetic postganglionic axons innervating the heart originate from cell bodies in the stellate ganglion </w:t>
      </w:r>
    </w:p>
    <w:p w14:paraId="19779940" w14:textId="67164664" w:rsidR="00916368" w:rsidRDefault="00F122E4" w:rsidP="00916368">
      <w:pPr>
        <w:pStyle w:val="ListParagraph"/>
        <w:numPr>
          <w:ilvl w:val="1"/>
          <w:numId w:val="7"/>
        </w:numPr>
      </w:pPr>
      <w:r>
        <w:t>Left versus right innervation</w:t>
      </w:r>
    </w:p>
    <w:p w14:paraId="78BACC04" w14:textId="00951C27" w:rsidR="00916368" w:rsidRDefault="00916368" w:rsidP="00916368">
      <w:pPr>
        <w:pStyle w:val="ListParagraph"/>
        <w:numPr>
          <w:ilvl w:val="2"/>
          <w:numId w:val="7"/>
        </w:numPr>
      </w:pPr>
      <w:r>
        <w:t>In rat heart, NE concentration measurements show that left middle/inferior SG contributes to the RV</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Lund, &amp; Schmid, 1989)","plainTextFormattedCitation":"(Pardini, Lund, &amp; Schmid, 1989)","previouslyFormattedCitation":"(Pardini, Lund, &amp; Schmid, 1989)"},"properties":{"noteIndex":0},"schema":"https://github.com/citation-style-language/schema/raw/master/csl-citation.json"}</w:instrText>
      </w:r>
      <w:r>
        <w:fldChar w:fldCharType="separate"/>
      </w:r>
      <w:r w:rsidRPr="00916368">
        <w:rPr>
          <w:noProof/>
        </w:rPr>
        <w:t>(Pardini, Lund, &amp; Schmid, 1989)</w:t>
      </w:r>
      <w:r>
        <w:fldChar w:fldCharType="end"/>
      </w:r>
    </w:p>
    <w:p w14:paraId="0BBF752C" w14:textId="77777777" w:rsidR="00113FE3" w:rsidRDefault="00113FE3" w:rsidP="00113FE3">
      <w:pPr>
        <w:pStyle w:val="ListParagraph"/>
        <w:widowControl w:val="0"/>
        <w:numPr>
          <w:ilvl w:val="2"/>
          <w:numId w:val="7"/>
        </w:numPr>
        <w:autoSpaceDE w:val="0"/>
        <w:autoSpaceDN w:val="0"/>
        <w:adjustRightInd w:val="0"/>
      </w:pPr>
      <w:r>
        <w:lastRenderedPageBreak/>
        <w:t>Stellate ganglion</w:t>
      </w:r>
    </w:p>
    <w:p w14:paraId="4AFEC651" w14:textId="77777777" w:rsidR="00113FE3" w:rsidRDefault="00113FE3" w:rsidP="00113FE3">
      <w:pPr>
        <w:pStyle w:val="ListParagraph"/>
        <w:widowControl w:val="0"/>
        <w:numPr>
          <w:ilvl w:val="3"/>
          <w:numId w:val="7"/>
        </w:numPr>
        <w:autoSpaceDE w:val="0"/>
        <w:autoSpaceDN w:val="0"/>
        <w:adjustRightInd w:val="0"/>
      </w:pPr>
      <w:r>
        <w:t xml:space="preserve">RSG affects anterior/basal portion of ventricles; LSG has more effect on posterior/apical portion, as well as anterior LV wall (although both LSG/RSG contribute) </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fldChar w:fldCharType="separate"/>
      </w:r>
      <w:r w:rsidRPr="00963AF2">
        <w:rPr>
          <w:noProof/>
        </w:rPr>
        <w:t>(Vaseghi et al., 2012)</w:t>
      </w:r>
      <w:r>
        <w:fldChar w:fldCharType="end"/>
      </w:r>
    </w:p>
    <w:p w14:paraId="01469499" w14:textId="20E8236F" w:rsidR="00113FE3" w:rsidRDefault="00113FE3" w:rsidP="00113FE3">
      <w:pPr>
        <w:pStyle w:val="ListParagraph"/>
        <w:widowControl w:val="0"/>
        <w:numPr>
          <w:ilvl w:val="3"/>
          <w:numId w:val="7"/>
        </w:numPr>
        <w:autoSpaceDE w:val="0"/>
        <w:autoSpaceDN w:val="0"/>
        <w:adjustRightInd w:val="0"/>
      </w:pPr>
      <w:r>
        <w:t xml:space="preserve">LSG stimulation leads to increased inotropy due to effects at ventricle; RSG stimulation leads to chronotropy d/t atrial effects </w:t>
      </w:r>
      <w:r>
        <w:fldChar w:fldCharType="begin" w:fldLock="1"/>
      </w:r>
      <w:r>
        <w:instrText>ADDIN CSL_CITATION {"citationItems":[{"id":"ITEM-1","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1","issue":"1-2","issued":{"date-parts":[["2012"]]},"page":"4-14","title":"Differential cardiac responses to unilateral sympathetic nerve stimulation in the isolated innervated rabbit heart","type":"article-journal","volume":"166"},"uris":["http://www.mendeley.com/documents/?uuid=4b9da5c8-6980-3094-8da9-16229a7f3643"]},{"id":"ITEM-2","itemData":{"DOI":"10.14814/phy2.12328","ISSN":"2051817X","abstract":"© 2015 The Authors. Modulation of human cardiac mechanical and electrophysiologic function by direct s tellate ganglion stimulation has not been performed. Our aim was to assess the effect of low-level left stellate ganglion (LSG) stimulation (SGS) on arrhythmias, hemodynamic, and cardiac electrophysiological indices. Patients undergoing ablation procedures for arrhythmias were recruited for SGS. A stimulating electrode was placed next to the LSG under fluoroscopy and ultrasound imaging; and SGS (5–10 Hz, 10–20 mA) was performed. We measured hemodynamic, intracardiac and ECG parameters, and activation recovery intervals (ARIs) (surrogate for action potential duration) from a duodecapolar catheter in the right ventricular outflow tract. Five patients underwent SGS (3 males, 45 ± 20 years). Stimulating catheter placement was successful, and without complication in all patients. SGS did not change heart rate, but increased mean arterial blood pressure (78 ± 3 mmHg to 98 ± 5 mmHg, P &lt; 0.001) and dP/dt max (1148 ± 244 mmHg/sec to 1645 ± 493 mmHg/sec, P = 0.03). SGS shortened mean ARI from 304 ± 23 msec to 283 ± 17 msec (P &lt; 0.001), although one patient required parasympathetic blockade. Dispersion of repolarization (DOR) increased in four patients and decreased in one, consistent with animal models. QT interval, T-wave duration and amplitude at baseline and with SGS were 415 ± 15 msec versus 399 ± 15 msec (P &lt; 0.001); 201 ± 12 msec versus 230 ± 28 msec; and 0.2 ± 0.09 mV versus 0.22 ± 0.08 mV, respectively. At the level of SGS performed, no increase in arrhythmias was seen. Percutaneous low-level SGS shortens ARI in the RVOT, and increases blood pressure and LV contractility. These observations demonstrate feasibility of percutaneous SGS in humans.","author":[{"dropping-particle":"","family":"Ajijola","given":"Olujimi A.","non-dropping-particle":"","parse-names":false,"suffix":""},{"dropping-particle":"","family":"Howard-Quijano","given":"Kimberly","non-dropping-particle":"","parse-names":false,"suffix":""},{"dropping-particle":"","family":"Scovotti","given":"Jennifer","non-dropping-particle":"","parse-names":false,"suffix":""},{"dropping-particle":"","family":"Vaseghi","given":"Marmar","non-dropping-particle":"","parse-names":false,"suffix":""},{"dropping-particle":"","family":"Lee","given":"Christine","non-dropping-particle":"","parse-names":false,"suffix":""},{"dropping-particle":"","family":"Mahajan","given":"Aman","non-dropping-particle":"","parse-names":false,"suffix":""},{"dropping-particle":"","family":"Shivkumar","given":"Kalyanam","non-dropping-particle":"","parse-names":false,"suffix":""}],"container-title":"Physiological Reports","id":"ITEM-2","issue":"3","issued":{"date-parts":[["2015","3","1"]]},"page":"e12328","publisher":"John Wiley &amp; Sons, Ltd","title":"Augmentation of cardiac sympathetic tone by percutaneous low-level stellate ganglion stimulation in humans: A feasibility study","type":"article-journal","volume":"3"},"uris":["http://www.mendeley.com/documents/?uuid=ca11b6bf-4b1a-3324-a1f9-3a220e2ca49a"]}],"mendeley":{"formattedCitation":"(Ajijola et al., 2015; Winter, Tanko, Brack, Coote, &amp; Ng, 2012)","plainTextFormattedCitation":"(Ajijola et al., 2015; Winter, Tanko, Brack, Coote, &amp; Ng, 2012)","previouslyFormattedCitation":"(Ajijola et al., 2015; Winter, Tanko, Brack, Coote, &amp; Ng, 2012)"},"properties":{"noteIndex":0},"schema":"https://github.com/citation-style-language/schema/raw/master/csl-citation.json"}</w:instrText>
      </w:r>
      <w:r>
        <w:fldChar w:fldCharType="separate"/>
      </w:r>
      <w:r w:rsidRPr="006121E7">
        <w:rPr>
          <w:noProof/>
        </w:rPr>
        <w:t>(Ajijola et al., 2015; Winter, Tanko, Brack, Coote, &amp; Ng, 2012)</w:t>
      </w:r>
      <w:r>
        <w:fldChar w:fldCharType="end"/>
      </w:r>
    </w:p>
    <w:p w14:paraId="04A42801" w14:textId="08011297" w:rsidR="00113FE3" w:rsidRDefault="00113FE3" w:rsidP="00113FE3">
      <w:pPr>
        <w:pStyle w:val="ListParagraph"/>
        <w:numPr>
          <w:ilvl w:val="3"/>
          <w:numId w:val="7"/>
        </w:numPr>
      </w:pPr>
      <w:r>
        <w:t>Stimulation of the LSG leads to inotropic response.</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et al., 1989)","plainTextFormattedCitation":"(Pardini et al., 1989)","previouslyFormattedCitation":"(Pardini et al., 1989)"},"properties":{"noteIndex":0},"schema":"https://github.com/citation-style-language/schema/raw/master/csl-citation.json"}</w:instrText>
      </w:r>
      <w:r>
        <w:fldChar w:fldCharType="separate"/>
      </w:r>
      <w:r w:rsidRPr="00916368">
        <w:rPr>
          <w:noProof/>
        </w:rPr>
        <w:t>(Pardini et al., 1989)</w:t>
      </w:r>
      <w:r>
        <w:fldChar w:fldCharType="end"/>
      </w:r>
      <w:r>
        <w:t xml:space="preserve"> Stimulation of the RSG leads to chronotropic response.</w:t>
      </w:r>
      <w:r>
        <w:fldChar w:fldCharType="begin" w:fldLock="1"/>
      </w:r>
      <w:r>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916368">
        <w:rPr>
          <w:noProof/>
        </w:rPr>
        <w:t>(Stee, 1978)</w:t>
      </w:r>
      <w:r>
        <w:fldChar w:fldCharType="end"/>
      </w:r>
    </w:p>
    <w:p w14:paraId="75B0ED7D" w14:textId="4A7D2DA0" w:rsidR="00A01F8D" w:rsidRDefault="003C3839" w:rsidP="00A01F8D">
      <w:pPr>
        <w:pStyle w:val="ListParagraph"/>
        <w:numPr>
          <w:ilvl w:val="1"/>
          <w:numId w:val="7"/>
        </w:numPr>
      </w:pPr>
      <w:r>
        <w:t>Intrinsic cardiac plexus</w:t>
      </w:r>
    </w:p>
    <w:p w14:paraId="3F4C1FDA" w14:textId="4FAE6FD1" w:rsidR="003C3839" w:rsidRDefault="003C3839" w:rsidP="003C3839">
      <w:pPr>
        <w:pStyle w:val="ListParagraph"/>
        <w:numPr>
          <w:ilvl w:val="2"/>
          <w:numId w:val="7"/>
        </w:numPr>
      </w:pPr>
      <w:r>
        <w:t>Postganglionic neurons interact with local plexus neurons, along with parasympathetic neuron interactions</w:t>
      </w:r>
    </w:p>
    <w:p w14:paraId="720474DF" w14:textId="6BF72FA7" w:rsidR="00284791" w:rsidRDefault="00284791" w:rsidP="003C3839">
      <w:pPr>
        <w:pStyle w:val="ListParagraph"/>
        <w:numPr>
          <w:ilvl w:val="2"/>
          <w:numId w:val="7"/>
        </w:numPr>
      </w:pPr>
      <w:r>
        <w:t xml:space="preserve">The majority of the ganglia are organized into ganglionated </w:t>
      </w:r>
      <w:r w:rsidR="00AD6A4F">
        <w:t>plexuses</w:t>
      </w:r>
      <w:r>
        <w:t xml:space="preserve"> (GP) on the surface of the atria and ventricle, containing 200-1000 neurons each, that form synapse</w:t>
      </w:r>
      <w:r w:rsidR="00631B71">
        <w:t>s</w:t>
      </w:r>
      <w:r>
        <w:t xml:space="preserve"> with sympathetic/parasympathetic fibers that enter the pericardial space.</w:t>
      </w:r>
      <w:r>
        <w:fldChar w:fldCharType="begin" w:fldLock="1"/>
      </w:r>
      <w:r w:rsidR="007C21C3">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Armour, Murphy, Yuan, Macdonald, &amp; Hopkins, 1997)","plainTextFormattedCitation":"(Armour, Murphy, Yuan, Macdonald, &amp; Hopkins, 1997)","previouslyFormattedCitation":"(Armour, Murphy, Yuan, Macdonald, &amp; Hopkins, 1997)"},"properties":{"noteIndex":0},"schema":"https://github.com/citation-style-language/schema/raw/master/csl-citation.json"}</w:instrText>
      </w:r>
      <w:r>
        <w:fldChar w:fldCharType="separate"/>
      </w:r>
      <w:r w:rsidRPr="00284791">
        <w:rPr>
          <w:noProof/>
        </w:rPr>
        <w:t>(Armour, Murphy, Yuan, Macdonald, &amp; Hopkins, 1997)</w:t>
      </w:r>
      <w:r>
        <w:fldChar w:fldCharType="end"/>
      </w:r>
    </w:p>
    <w:p w14:paraId="713A9811" w14:textId="3151667D" w:rsidR="00284791" w:rsidRDefault="00284791" w:rsidP="00284791">
      <w:pPr>
        <w:pStyle w:val="ListParagraph"/>
        <w:numPr>
          <w:ilvl w:val="2"/>
          <w:numId w:val="7"/>
        </w:numPr>
      </w:pPr>
      <w:r>
        <w:rPr>
          <w:rFonts w:ascii="Calibri" w:hAnsi="Calibri" w:cs="Calibri"/>
        </w:rPr>
        <w:t>﻿</w:t>
      </w:r>
      <w:r w:rsidR="000D6589">
        <w:t xml:space="preserve">From the GP, they extend </w:t>
      </w:r>
      <w:proofErr w:type="spellStart"/>
      <w:r w:rsidR="000D6589">
        <w:t>epicardially</w:t>
      </w:r>
      <w:proofErr w:type="spellEnd"/>
      <w:r w:rsidR="000D6589">
        <w:t xml:space="preserve"> to innervate the atria, interatrial septum, and the ventricles.</w:t>
      </w:r>
      <w:r w:rsidR="000D6589">
        <w:fldChar w:fldCharType="begin" w:fldLock="1"/>
      </w:r>
      <w:r w:rsidR="00CB1CDA">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rsidR="000D6589">
        <w:fldChar w:fldCharType="separate"/>
      </w:r>
      <w:r w:rsidR="000D6589" w:rsidRPr="000D6589">
        <w:rPr>
          <w:noProof/>
        </w:rPr>
        <w:t>(Pauza, Skripka, Pauziene, &amp; Stropus, 2000)</w:t>
      </w:r>
      <w:r w:rsidR="000D6589">
        <w:fldChar w:fldCharType="end"/>
      </w:r>
    </w:p>
    <w:p w14:paraId="03F9358F" w14:textId="77777777" w:rsidR="000D6589" w:rsidRDefault="000D6589" w:rsidP="000D6589">
      <w:pPr>
        <w:pStyle w:val="ListParagraph"/>
        <w:numPr>
          <w:ilvl w:val="3"/>
          <w:numId w:val="7"/>
        </w:numPr>
      </w:pPr>
      <w:r>
        <w:t>Arterial</w:t>
      </w:r>
    </w:p>
    <w:p w14:paraId="742DDBBA" w14:textId="72DF84DE" w:rsidR="000D6589" w:rsidRDefault="000D6589" w:rsidP="000D6589">
      <w:pPr>
        <w:pStyle w:val="ListParagraph"/>
        <w:numPr>
          <w:ilvl w:val="4"/>
          <w:numId w:val="7"/>
        </w:numPr>
      </w:pPr>
      <w:r>
        <w:t xml:space="preserve">Left coronary </w:t>
      </w:r>
      <w:proofErr w:type="spellStart"/>
      <w:r>
        <w:t>subplexus</w:t>
      </w:r>
      <w:proofErr w:type="spellEnd"/>
      <w:r>
        <w:t>: arterial hilum by the pulmonary trunk</w:t>
      </w:r>
    </w:p>
    <w:p w14:paraId="597E065C" w14:textId="5C4C9591" w:rsidR="000D6589" w:rsidRDefault="000D6589" w:rsidP="000D6589">
      <w:pPr>
        <w:pStyle w:val="ListParagraph"/>
        <w:numPr>
          <w:ilvl w:val="4"/>
          <w:numId w:val="7"/>
        </w:numPr>
      </w:pPr>
      <w:r>
        <w:t xml:space="preserve">Right coronary </w:t>
      </w:r>
      <w:proofErr w:type="spellStart"/>
      <w:r>
        <w:t>subplexus</w:t>
      </w:r>
      <w:proofErr w:type="spellEnd"/>
      <w:r>
        <w:t>: arterial hilum by the aorta</w:t>
      </w:r>
    </w:p>
    <w:p w14:paraId="0112B31F" w14:textId="6F71F1B8" w:rsidR="000D6589" w:rsidRDefault="000D6589" w:rsidP="000D6589">
      <w:pPr>
        <w:pStyle w:val="ListParagraph"/>
        <w:numPr>
          <w:ilvl w:val="3"/>
          <w:numId w:val="7"/>
        </w:numPr>
      </w:pPr>
      <w:r>
        <w:t>Venous</w:t>
      </w:r>
    </w:p>
    <w:p w14:paraId="015304B4" w14:textId="2AB10180" w:rsidR="000D6589" w:rsidRDefault="000D6589" w:rsidP="000D6589">
      <w:pPr>
        <w:pStyle w:val="ListParagraph"/>
        <w:numPr>
          <w:ilvl w:val="4"/>
          <w:numId w:val="7"/>
        </w:numPr>
      </w:pPr>
      <w:r>
        <w:t xml:space="preserve">Dorsal right atrial </w:t>
      </w:r>
      <w:proofErr w:type="spellStart"/>
      <w:r>
        <w:t>subplexus</w:t>
      </w:r>
      <w:proofErr w:type="spellEnd"/>
      <w:r>
        <w:t>: right caudal vein or SVC and supplies the SA node and dorsum of RA</w:t>
      </w:r>
    </w:p>
    <w:p w14:paraId="72A2DFE9" w14:textId="3D231DDF" w:rsidR="000D6589" w:rsidRDefault="000D6589" w:rsidP="000D6589">
      <w:pPr>
        <w:pStyle w:val="ListParagraph"/>
        <w:numPr>
          <w:ilvl w:val="4"/>
          <w:numId w:val="7"/>
        </w:numPr>
      </w:pPr>
      <w:r>
        <w:t xml:space="preserve">Middle dorsal </w:t>
      </w:r>
      <w:proofErr w:type="spellStart"/>
      <w:r>
        <w:t>subplexus</w:t>
      </w:r>
      <w:proofErr w:type="spellEnd"/>
      <w:r>
        <w:t>: branches from pulmonary veins into the coronary groove</w:t>
      </w:r>
    </w:p>
    <w:p w14:paraId="073DCEC1" w14:textId="3A6075B6" w:rsidR="000D6589" w:rsidRDefault="000D6589" w:rsidP="000D6589">
      <w:pPr>
        <w:pStyle w:val="ListParagraph"/>
        <w:numPr>
          <w:ilvl w:val="4"/>
          <w:numId w:val="7"/>
        </w:numPr>
      </w:pPr>
      <w:r>
        <w:t xml:space="preserve">Left dorsal </w:t>
      </w:r>
      <w:proofErr w:type="spellStart"/>
      <w:r>
        <w:t>subplexus</w:t>
      </w:r>
      <w:proofErr w:type="spellEnd"/>
      <w:r>
        <w:t>: terminates on dorsal left atrial and ventricular regions</w:t>
      </w:r>
    </w:p>
    <w:p w14:paraId="2190AC0C" w14:textId="57E796A3" w:rsidR="000D6589" w:rsidRDefault="000D6589" w:rsidP="000D6589">
      <w:pPr>
        <w:pStyle w:val="ListParagraph"/>
        <w:numPr>
          <w:ilvl w:val="4"/>
          <w:numId w:val="7"/>
        </w:numPr>
      </w:pPr>
      <w:r>
        <w:t xml:space="preserve">Ventral left atrial </w:t>
      </w:r>
      <w:proofErr w:type="spellStart"/>
      <w:r>
        <w:t>subplexus</w:t>
      </w:r>
      <w:proofErr w:type="spellEnd"/>
      <w:r>
        <w:t>: begins by the left pulmonary vein and joins the ventral left atrial region</w:t>
      </w:r>
    </w:p>
    <w:p w14:paraId="6A8ACB32" w14:textId="10A24E71" w:rsidR="000D6589" w:rsidRDefault="000D6589" w:rsidP="000D6589">
      <w:pPr>
        <w:pStyle w:val="ListParagraph"/>
        <w:numPr>
          <w:ilvl w:val="4"/>
          <w:numId w:val="7"/>
        </w:numPr>
      </w:pPr>
      <w:r>
        <w:t xml:space="preserve">Right ventral </w:t>
      </w:r>
      <w:proofErr w:type="spellStart"/>
      <w:r>
        <w:t>subplexus</w:t>
      </w:r>
      <w:proofErr w:type="spellEnd"/>
      <w:r>
        <w:t xml:space="preserve">: ventromedial aspect of the SVC to the </w:t>
      </w:r>
      <w:proofErr w:type="spellStart"/>
      <w:r>
        <w:t>ventrial</w:t>
      </w:r>
      <w:proofErr w:type="spellEnd"/>
      <w:r>
        <w:t xml:space="preserve"> right atrium</w:t>
      </w:r>
    </w:p>
    <w:p w14:paraId="49526592" w14:textId="066FC396" w:rsidR="007C21C3" w:rsidRDefault="007C21C3" w:rsidP="00284791">
      <w:pPr>
        <w:pStyle w:val="ListParagraph"/>
        <w:numPr>
          <w:ilvl w:val="2"/>
          <w:numId w:val="7"/>
        </w:numPr>
      </w:pPr>
      <w:r>
        <w:t xml:space="preserve">Majority of the GP neuronal bodies are on supraventricular tissues, </w:t>
      </w:r>
      <w:proofErr w:type="spellStart"/>
      <w:r>
        <w:t>laying</w:t>
      </w:r>
      <w:proofErr w:type="spellEnd"/>
      <w:r>
        <w:t xml:space="preserve"> flat on epicardial surface but also within fat pads on the heart hilum.</w:t>
      </w:r>
      <w:r>
        <w:fldChar w:fldCharType="begin" w:fldLock="1"/>
      </w:r>
      <w:r w:rsidR="000D6589">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Wake &amp; Brack, 2016)","plainTextFormattedCitation":"(Wake &amp; Brack, 2016)","previouslyFormattedCitation":"(Wake &amp; Brack, 2016)"},"properties":{"noteIndex":0},"schema":"https://github.com/citation-style-language/schema/raw/master/csl-citation.json"}</w:instrText>
      </w:r>
      <w:r>
        <w:fldChar w:fldCharType="separate"/>
      </w:r>
      <w:r w:rsidRPr="007C21C3">
        <w:rPr>
          <w:noProof/>
        </w:rPr>
        <w:t>(Wake &amp; Brack, 2016)</w:t>
      </w:r>
      <w:r>
        <w:fldChar w:fldCharType="end"/>
      </w:r>
      <w:r>
        <w:t xml:space="preserve"> Most common locations include</w:t>
      </w:r>
      <w:r w:rsidR="000D6589">
        <w:t xml:space="preserve"> </w:t>
      </w:r>
      <w:r>
        <w:t>:</w:t>
      </w:r>
    </w:p>
    <w:p w14:paraId="264AF893" w14:textId="26FFF9A3" w:rsidR="007C21C3" w:rsidRDefault="007C21C3" w:rsidP="007C21C3">
      <w:pPr>
        <w:pStyle w:val="ListParagraph"/>
        <w:numPr>
          <w:ilvl w:val="3"/>
          <w:numId w:val="7"/>
        </w:numPr>
      </w:pPr>
      <w:r>
        <w:t>Dorsal atria surface</w:t>
      </w:r>
    </w:p>
    <w:p w14:paraId="4518AB1F" w14:textId="67BAB861" w:rsidR="007C21C3" w:rsidRDefault="007C21C3" w:rsidP="007C21C3">
      <w:pPr>
        <w:pStyle w:val="ListParagraph"/>
        <w:numPr>
          <w:ilvl w:val="3"/>
          <w:numId w:val="7"/>
        </w:numPr>
      </w:pPr>
      <w:r>
        <w:t>Base of aorta and pulmonary artery</w:t>
      </w:r>
    </w:p>
    <w:p w14:paraId="014046D8" w14:textId="38AE744A" w:rsidR="007C21C3" w:rsidRDefault="007C21C3" w:rsidP="007C21C3">
      <w:pPr>
        <w:pStyle w:val="ListParagraph"/>
        <w:numPr>
          <w:ilvl w:val="3"/>
          <w:numId w:val="7"/>
        </w:numPr>
      </w:pPr>
      <w:r>
        <w:t>Dorsal and ventral to pulmonary veins</w:t>
      </w:r>
    </w:p>
    <w:p w14:paraId="4ACA46F6" w14:textId="4E4172BE" w:rsidR="007C21C3" w:rsidRDefault="007C21C3" w:rsidP="007C21C3">
      <w:pPr>
        <w:pStyle w:val="ListParagraph"/>
        <w:numPr>
          <w:ilvl w:val="3"/>
          <w:numId w:val="7"/>
        </w:numPr>
      </w:pPr>
      <w:r>
        <w:t>Anterior ventricular surface</w:t>
      </w:r>
      <w:r w:rsidRPr="007C21C3">
        <w:t xml:space="preserve"> </w:t>
      </w:r>
    </w:p>
    <w:p w14:paraId="6F16B75B" w14:textId="77777777" w:rsidR="00113FE3" w:rsidRDefault="00113FE3" w:rsidP="00113FE3">
      <w:pPr>
        <w:pStyle w:val="ListParagraph"/>
        <w:numPr>
          <w:ilvl w:val="2"/>
          <w:numId w:val="7"/>
        </w:numPr>
      </w:pPr>
      <w:r>
        <w:t xml:space="preserve">The inferior wall of the left ventricle has a higher proportion of vagal afferent neurons, such that inferior ischemia, usually from the RCA system, leads to a cardioinhibitory pattern and subsequent sinus bradycardia. </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fldChar w:fldCharType="separate"/>
      </w:r>
      <w:r w:rsidRPr="00CE6D36">
        <w:rPr>
          <w:noProof/>
        </w:rPr>
        <w:t>(Walker, Thames, Abboud, Mark, &amp; Kloppenstein, 1978)</w:t>
      </w:r>
      <w:r>
        <w:fldChar w:fldCharType="end"/>
      </w:r>
      <w:r>
        <w:t xml:space="preserve"> In humans, imaging shows a consistent pattern of increased vagal innervation of the inferior wall, based on MIBG uptake in the myocardium. </w:t>
      </w:r>
      <w:r>
        <w:fldChar w:fldCharType="begin" w:fldLock="1"/>
      </w:r>
      <w:r>
        <w:instrText>ADDIN CSL_CITATION {"citationItems":[{"id":"ITEM-1","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1","issue":"1","issued":{"date-parts":[["1997","1"]]},"page":"49-52","title":"Myocardial iodine-123-metaiodobenzylguanidine images and autonomic nerve activity in normal subjects.","type":"article-journal","volume":"38"},"uris":["http://www.mendeley.com/documents/?uuid=770de03a-85c7-4070-9dfc-774b110c2d10"]}],"mendeley":{"formattedCitation":"(Morozumi et al., 1997)","plainTextFormattedCitation":"(Morozumi et al., 1997)","previouslyFormattedCitation":"(Morozumi et al., 1997)"},"properties":{"noteIndex":0},"schema":"https://github.com/citation-style-language/schema/raw/master/csl-citation.json"}</w:instrText>
      </w:r>
      <w:r>
        <w:fldChar w:fldCharType="separate"/>
      </w:r>
      <w:r w:rsidRPr="00EE1A2A">
        <w:rPr>
          <w:noProof/>
        </w:rPr>
        <w:t>(Morozumi et al., 1997)</w:t>
      </w:r>
      <w:r>
        <w:fldChar w:fldCharType="end"/>
      </w:r>
    </w:p>
    <w:p w14:paraId="3FDBD211" w14:textId="2A50D578" w:rsidR="00113FE3" w:rsidRDefault="00113FE3" w:rsidP="00113FE3">
      <w:pPr>
        <w:pStyle w:val="ListParagraph"/>
        <w:numPr>
          <w:ilvl w:val="2"/>
          <w:numId w:val="7"/>
        </w:numPr>
      </w:pPr>
      <w:r>
        <w:t xml:space="preserve">Sympathetic nerves travel along major coronary arteries as a plexus, and decrease in proportion to vessel size to 2 single fibers at level of arterioles. </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fldChar w:fldCharType="separate"/>
      </w:r>
      <w:r w:rsidRPr="00D801B9">
        <w:rPr>
          <w:noProof/>
        </w:rPr>
        <w:t>(Dolezel, Gerová, Gero, Sládek, &amp; Vasku, 1978)</w:t>
      </w:r>
      <w:r>
        <w:fldChar w:fldCharType="end"/>
      </w:r>
    </w:p>
    <w:p w14:paraId="315F487E" w14:textId="153EE82F" w:rsidR="001162B2" w:rsidRDefault="001162B2" w:rsidP="001162B2">
      <w:pPr>
        <w:pStyle w:val="ListParagraph"/>
        <w:numPr>
          <w:ilvl w:val="1"/>
          <w:numId w:val="7"/>
        </w:numPr>
      </w:pPr>
      <w:r>
        <w:t>Sinoatrial and atrioventricular nodes</w:t>
      </w:r>
    </w:p>
    <w:p w14:paraId="295E0581" w14:textId="3E4B35F1" w:rsidR="001162B2" w:rsidRDefault="001162B2" w:rsidP="001162B2">
      <w:pPr>
        <w:pStyle w:val="ListParagraph"/>
        <w:numPr>
          <w:ilvl w:val="2"/>
          <w:numId w:val="7"/>
        </w:numPr>
      </w:pPr>
      <w:r>
        <w:t>Increased sympathetic efferent firing leads to increase in sinus rate and shortens AV nodal conduction. Also it shortens action potential duration (APD) and reduced transmural dispersion of repolarization.</w:t>
      </w:r>
      <w:r>
        <w:fldChar w:fldCharType="begin" w:fldLock="1"/>
      </w:r>
      <w:r w:rsidR="00BC2ED4">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Brack, &amp; Ng, 2011; Winter, Tanko, Brack, Coote, &amp; Ng, 2012)","plainTextFormattedCitation":"(Winter, Brack, &amp; Ng, 2011; Winter, Tanko, Brack, Coote, &amp; Ng, 2012)","previouslyFormattedCitation":"(Winter, Brack, &amp; Ng, 2011; Winter, Tanko, Brack, Coote, &amp; Ng, 2012)"},"properties":{"noteIndex":0},"schema":"https://github.com/citation-style-language/schema/raw/master/csl-citation.json"}</w:instrText>
      </w:r>
      <w:r>
        <w:fldChar w:fldCharType="separate"/>
      </w:r>
      <w:r w:rsidRPr="001162B2">
        <w:rPr>
          <w:noProof/>
        </w:rPr>
        <w:t>(Winter, Brack, &amp; Ng, 2011; Winter, Tanko, Brack, Coote, &amp; Ng, 2012)</w:t>
      </w:r>
      <w:r>
        <w:fldChar w:fldCharType="end"/>
      </w:r>
    </w:p>
    <w:p w14:paraId="375ECCCC" w14:textId="77777777" w:rsidR="00957356" w:rsidRDefault="00957356" w:rsidP="00957356">
      <w:pPr>
        <w:pStyle w:val="ListParagraph"/>
        <w:widowControl w:val="0"/>
        <w:numPr>
          <w:ilvl w:val="1"/>
          <w:numId w:val="7"/>
        </w:numPr>
        <w:autoSpaceDE w:val="0"/>
        <w:autoSpaceDN w:val="0"/>
        <w:adjustRightInd w:val="0"/>
      </w:pPr>
      <w:r>
        <w:t>Efferent</w:t>
      </w:r>
    </w:p>
    <w:p w14:paraId="4AE39031" w14:textId="77777777" w:rsidR="00957356" w:rsidRDefault="00957356" w:rsidP="00957356">
      <w:pPr>
        <w:pStyle w:val="ListParagraph"/>
        <w:widowControl w:val="0"/>
        <w:numPr>
          <w:ilvl w:val="2"/>
          <w:numId w:val="7"/>
        </w:numPr>
        <w:autoSpaceDE w:val="0"/>
        <w:autoSpaceDN w:val="0"/>
        <w:adjustRightInd w:val="0"/>
      </w:pPr>
      <w:r>
        <w:t xml:space="preserve">Postganglionic neurons are found in ganglionated plexuses (GPs) that are on epicardium, are location for the interaction between sympathetic and parasympathetic fibers as well as interneurons. </w:t>
      </w:r>
      <w:proofErr w:type="spellStart"/>
      <w:r>
        <w:t>Epicardiac</w:t>
      </w:r>
      <w:proofErr w:type="spellEnd"/>
      <w:r>
        <w:t xml:space="preserve"> GPs are consistent from heart to heart in humans.</w:t>
      </w:r>
    </w:p>
    <w:p w14:paraId="171F78BA" w14:textId="77777777" w:rsidR="00957356" w:rsidRDefault="00957356" w:rsidP="00957356">
      <w:pPr>
        <w:pStyle w:val="ListParagraph"/>
        <w:widowControl w:val="0"/>
        <w:numPr>
          <w:ilvl w:val="2"/>
          <w:numId w:val="7"/>
        </w:numPr>
        <w:autoSpaceDE w:val="0"/>
        <w:autoSpaceDN w:val="0"/>
        <w:adjustRightInd w:val="0"/>
      </w:pPr>
      <w:r>
        <w:t xml:space="preserve">Generally, RA is innervated by 2 GPs, the LA by 3, the RV by 1, and the LV by 3. Highest </w:t>
      </w:r>
      <w:r>
        <w:lastRenderedPageBreak/>
        <w:t xml:space="preserve">density if GPs are near the hilum of the heart, mainly dorsal surface of the LA (contain up to 50% of cardiac ganglia). </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Pr="00EB2A5F">
        <w:rPr>
          <w:noProof/>
        </w:rPr>
        <w:t>(Pauza, Skripka, Pauziene, &amp; Stropus, 2000)</w:t>
      </w:r>
      <w:r>
        <w:fldChar w:fldCharType="end"/>
      </w:r>
    </w:p>
    <w:p w14:paraId="2D6731A4" w14:textId="77777777" w:rsidR="00957356" w:rsidRDefault="00957356" w:rsidP="00957356">
      <w:pPr>
        <w:pStyle w:val="ListParagraph"/>
        <w:numPr>
          <w:ilvl w:val="2"/>
          <w:numId w:val="7"/>
        </w:numPr>
      </w:pPr>
      <w:r w:rsidRPr="00107F20">
        <w:t>Ventricular sympathetic innervations is characterized by a gradient from base to apex, with highest NE concentration in apex.</w:t>
      </w:r>
      <w:r>
        <w:t xml:space="preserve"> </w:t>
      </w:r>
      <w:r w:rsidRPr="00107F20">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Pr="00107F20">
        <w:fldChar w:fldCharType="separate"/>
      </w:r>
      <w:r w:rsidRPr="00107F20">
        <w:rPr>
          <w:noProof/>
        </w:rPr>
        <w:t>(Pierpont, DeMaster, Reynolds, Pederson, &amp; Cohn, 1985)</w:t>
      </w:r>
      <w:r w:rsidRPr="00107F20">
        <w:fldChar w:fldCharType="end"/>
      </w:r>
    </w:p>
    <w:p w14:paraId="6AE831A6" w14:textId="02AD2FD7" w:rsidR="00957356" w:rsidRDefault="00957356" w:rsidP="00957356">
      <w:pPr>
        <w:pStyle w:val="ListParagraph"/>
        <w:numPr>
          <w:ilvl w:val="2"/>
          <w:numId w:val="7"/>
        </w:numPr>
      </w:pPr>
      <w:r>
        <w:t xml:space="preserve">Innervation is seen through all 4 chambers and endocardial/myocardial/epicardial layers, highest density in epicardium and decreasing to endocardium. Cholinergic nerves have a right-to-left density gradient in the endocardium only. Adrenergic nerves mainly found in atrial GP, also had right-to-left gradient only in endocardium. Epicardial tissue had ventricular-to-atrial gradient of adrenergic nerves. </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Pr="00F94EBD">
        <w:rPr>
          <w:noProof/>
        </w:rPr>
        <w:t>(Crick, Anderson, Ho, &amp; Sheppard, 1999)</w:t>
      </w:r>
      <w:r>
        <w:fldChar w:fldCharType="end"/>
      </w:r>
    </w:p>
    <w:p w14:paraId="2D8A5A37" w14:textId="77777777" w:rsidR="00957356" w:rsidRDefault="00957356" w:rsidP="00957356">
      <w:pPr>
        <w:pStyle w:val="ListParagraph"/>
        <w:numPr>
          <w:ilvl w:val="1"/>
          <w:numId w:val="7"/>
        </w:numPr>
      </w:pPr>
      <w:r>
        <w:t>Afferent</w:t>
      </w:r>
    </w:p>
    <w:p w14:paraId="666121E9" w14:textId="6778ACE7" w:rsidR="00957356" w:rsidRDefault="00957356" w:rsidP="00957356">
      <w:pPr>
        <w:pStyle w:val="ListParagraph"/>
        <w:numPr>
          <w:ilvl w:val="2"/>
          <w:numId w:val="7"/>
        </w:numPr>
      </w:pPr>
      <w:r>
        <w:t xml:space="preserve">Ventricular sensory neurons are mainly sympathetic afferents – triggered most powerfully by chemical stimuli (even after chemical removed), and mechanical stimuli. </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Armour, Huang, Pelleg, &amp; Sylvén, 1994)","plainTextFormattedCitation":"(Armour, Huang, Pelleg, &amp; Sylvén, 1994)","previouslyFormattedCitation":"(Armour, Huang, Pelleg, &amp; Sylvén, 1994)"},"properties":{"noteIndex":0},"schema":"https://github.com/citation-style-language/schema/raw/master/csl-citation.json"}</w:instrText>
      </w:r>
      <w:r>
        <w:fldChar w:fldCharType="separate"/>
      </w:r>
      <w:r w:rsidRPr="00C80067">
        <w:rPr>
          <w:noProof/>
        </w:rPr>
        <w:t>(Armour, Huang, Pelleg, &amp; Sylvén, 1994)</w:t>
      </w:r>
      <w:r>
        <w:fldChar w:fldCharType="end"/>
      </w:r>
    </w:p>
    <w:p w14:paraId="5C001928" w14:textId="5C124898" w:rsidR="000B1026" w:rsidRDefault="0000530F" w:rsidP="000B1026">
      <w:pPr>
        <w:pStyle w:val="ListParagraph"/>
        <w:numPr>
          <w:ilvl w:val="0"/>
          <w:numId w:val="7"/>
        </w:numPr>
      </w:pPr>
      <w:r>
        <w:t>Gross</w:t>
      </w:r>
      <w:r w:rsidR="000B1026">
        <w:t xml:space="preserve"> anatomy</w:t>
      </w:r>
    </w:p>
    <w:p w14:paraId="22DBA3D3" w14:textId="5A825DCB" w:rsidR="000B1026" w:rsidRDefault="000B1026" w:rsidP="000B1026">
      <w:pPr>
        <w:pStyle w:val="ListParagraph"/>
        <w:numPr>
          <w:ilvl w:val="1"/>
          <w:numId w:val="7"/>
        </w:numPr>
      </w:pPr>
      <w:r>
        <w:t>Right atrium</w:t>
      </w:r>
    </w:p>
    <w:p w14:paraId="565520A4" w14:textId="56A74F08" w:rsidR="000B1026" w:rsidRDefault="000B1026" w:rsidP="000B1026">
      <w:pPr>
        <w:pStyle w:val="ListParagraph"/>
        <w:numPr>
          <w:ilvl w:val="2"/>
          <w:numId w:val="7"/>
        </w:numPr>
      </w:pPr>
      <w:r>
        <w:t>The right atrial GP were sampled through epicardial fat biopsy during cardiothoracic surgery, and then visualized through immunofl</w:t>
      </w:r>
      <w:r w:rsidR="004F03AE">
        <w:t>u</w:t>
      </w:r>
      <w:r>
        <w:t xml:space="preserve">orescent staining. Most neuronal </w:t>
      </w:r>
      <w:proofErr w:type="spellStart"/>
      <w:r>
        <w:t>somata</w:t>
      </w:r>
      <w:proofErr w:type="spellEnd"/>
      <w:r>
        <w:t xml:space="preserve"> contained </w:t>
      </w:r>
      <w:proofErr w:type="spellStart"/>
      <w:r>
        <w:t>ChAT</w:t>
      </w:r>
      <w:proofErr w:type="spellEnd"/>
      <w:r>
        <w:t xml:space="preserve"> and NOS. A subpopulation contained TH (noradrenergic markers). Although most neurons received cholinergic inputs, some were absent. </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Hoover et al., 2009)","plainTextFormattedCitation":"(Hoover et al., 2009)","previouslyFormattedCitation":"(Hoover et al., 2009)"},"properties":{"noteIndex":0},"schema":"https://github.com/citation-style-language/schema/raw/master/csl-citation.json"}</w:instrText>
      </w:r>
      <w:r>
        <w:fldChar w:fldCharType="separate"/>
      </w:r>
      <w:r w:rsidRPr="000B1026">
        <w:rPr>
          <w:noProof/>
        </w:rPr>
        <w:t>(Hoover et al., 2009)</w:t>
      </w:r>
      <w:r>
        <w:fldChar w:fldCharType="end"/>
      </w:r>
    </w:p>
    <w:p w14:paraId="6367627B" w14:textId="134C3E54" w:rsidR="007D41E3" w:rsidRDefault="00AE02A4" w:rsidP="007D41E3">
      <w:pPr>
        <w:pStyle w:val="ListParagraph"/>
        <w:numPr>
          <w:ilvl w:val="1"/>
          <w:numId w:val="7"/>
        </w:numPr>
      </w:pPr>
      <w:r>
        <w:t>Left ventricle</w:t>
      </w:r>
    </w:p>
    <w:p w14:paraId="6EFFDFB9" w14:textId="3E3C9140" w:rsidR="00AE02A4" w:rsidRDefault="00AE02A4" w:rsidP="00AE02A4">
      <w:pPr>
        <w:pStyle w:val="ListParagraph"/>
        <w:numPr>
          <w:ilvl w:val="2"/>
          <w:numId w:val="7"/>
        </w:numPr>
      </w:pPr>
      <w:r>
        <w:t>The mid-myocardium has a higher-concentration of nitrergic (NOS) fibers compared to cholinergic (</w:t>
      </w:r>
      <w:proofErr w:type="spellStart"/>
      <w:r>
        <w:t>ChAT</w:t>
      </w:r>
      <w:proofErr w:type="spellEnd"/>
      <w:r>
        <w:t>) by a factor of 8.</w:t>
      </w:r>
    </w:p>
    <w:p w14:paraId="349D1BC4" w14:textId="4BCA6FA3" w:rsidR="0000530F" w:rsidRDefault="0000530F" w:rsidP="0000530F">
      <w:pPr>
        <w:pStyle w:val="ListParagraph"/>
        <w:numPr>
          <w:ilvl w:val="1"/>
          <w:numId w:val="7"/>
        </w:numPr>
      </w:pPr>
      <w:r>
        <w:t>Pulmonary veins</w:t>
      </w:r>
    </w:p>
    <w:p w14:paraId="30298BAB" w14:textId="7B306772" w:rsidR="0000530F" w:rsidRDefault="0000530F" w:rsidP="0000530F">
      <w:pPr>
        <w:pStyle w:val="ListParagraph"/>
        <w:numPr>
          <w:ilvl w:val="2"/>
          <w:numId w:val="7"/>
        </w:numPr>
      </w:pPr>
      <w:r>
        <w:t xml:space="preserve">Innervated by three epicardial GPs in humans: </w:t>
      </w:r>
      <w:r w:rsidRPr="0000530F">
        <w:rPr>
          <w:rFonts w:ascii="Calibri" w:hAnsi="Calibri" w:cs="Calibri"/>
        </w:rPr>
        <w:t>﻿</w:t>
      </w:r>
      <w:r>
        <w:t>t</w:t>
      </w:r>
      <w:r w:rsidRPr="0000530F">
        <w:t xml:space="preserve">he dorsal right atrial, middle dorsal and left dorsal </w:t>
      </w:r>
      <w:proofErr w:type="spellStart"/>
      <w:r w:rsidRPr="0000530F">
        <w:t>subplexuses</w:t>
      </w:r>
      <w:proofErr w:type="spellEnd"/>
      <w:r w:rsidRPr="0000530F">
        <w:t>, with an estimated 2000 neurons residing at the base of each PV</w:t>
      </w:r>
      <w:r>
        <w:t xml:space="preserve">. </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Vaitkevicius et al., 2009)","plainTextFormattedCitation":"(Vaitkevicius et al., 2009)","previouslyFormattedCitation":"(Vaitkevicius et al., 2009)"},"properties":{"noteIndex":0},"schema":"https://github.com/citation-style-language/schema/raw/master/csl-citation.json"}</w:instrText>
      </w:r>
      <w:r>
        <w:fldChar w:fldCharType="separate"/>
      </w:r>
      <w:r w:rsidRPr="0000530F">
        <w:rPr>
          <w:noProof/>
        </w:rPr>
        <w:t>(Vaitkevicius et al., 2009)</w:t>
      </w:r>
      <w:r>
        <w:fldChar w:fldCharType="end"/>
      </w:r>
    </w:p>
    <w:p w14:paraId="44F160DC" w14:textId="24A97077" w:rsidR="00CB1E25" w:rsidRPr="00107F20" w:rsidRDefault="00CB1E25" w:rsidP="00AB41E8">
      <w:pPr>
        <w:pStyle w:val="ListParagraph"/>
        <w:numPr>
          <w:ilvl w:val="0"/>
          <w:numId w:val="7"/>
        </w:numPr>
      </w:pPr>
      <w:r w:rsidRPr="00107F20">
        <w:t>Imaging techniques</w:t>
      </w:r>
    </w:p>
    <w:p w14:paraId="4A444AC5" w14:textId="1250526E" w:rsidR="00EC6468" w:rsidRPr="00107F20" w:rsidRDefault="00EC6468" w:rsidP="00AB41E8">
      <w:pPr>
        <w:pStyle w:val="ListParagraph"/>
        <w:numPr>
          <w:ilvl w:val="1"/>
          <w:numId w:val="7"/>
        </w:numPr>
      </w:pPr>
      <w:proofErr w:type="spellStart"/>
      <w:r w:rsidRPr="00107F20">
        <w:t>Fluorodopamine</w:t>
      </w:r>
      <w:proofErr w:type="spellEnd"/>
      <w:r w:rsidRPr="00107F20">
        <w:t xml:space="preserve"> </w:t>
      </w:r>
      <w:r w:rsidR="00CB1E25" w:rsidRPr="00107F20">
        <w:t>can be used to image sympathetic innervation of the heart. The predominance of visualization of tracer is the in the ventricles, homogenously, and slightly higher in the interventricular septum.</w:t>
      </w:r>
      <w:r w:rsidR="00CB1E25" w:rsidRPr="00107F20">
        <w:fldChar w:fldCharType="begin" w:fldLock="1"/>
      </w:r>
      <w:r w:rsidR="00107F20">
        <w:instrText>ADDIN CSL_CITATION {"citationItems":[{"id":"ITEM-1","itemData":{"DOI":"10.1016/0735-1097(93)90786-z","ISSN":"07351097","abstract":"6-pF]Fluo pamine is a positron-e ng analogue of dopamine. recently reported a for visualizing cardiac sympathetic innervation in vivo using positron emission tomography (PET) after intravenous injection of B-['BF]fluorodopamine in makes the results of ad in humans, focusing on is not only for visualizing sites of sympathetic innervation but also for assessing aspects of sympathoneural function non-invasively. The neuronal uptake and intraneuronal disposition of fluorocntecholamines are qualieativeiy similar to those of endogenous catecholamines (1-5).","author":[{"dropping-particle":"","family":"Armando","given":"Ines","non-dropping-particle":"","parse-names":false,"suffix":""},{"dropping-particle":"","family":"Goldstein","given":"David S.","non-dropping-particle":"","parse-names":false,"suffix":""},{"dropping-particle":"","family":"Kirk","given":"Kenneth L.","non-dropping-particle":"","parse-names":false,"suffix":""},{"dropping-particle":"","family":"Dunn","given":"Bonnie B.","non-dropping-particle":"","parse-names":false,"suffix":""},{"dropping-particle":"","family":"Eisenhofer","given":"Graeme","non-dropping-particle":"","parse-names":false,"suffix":""},{"dropping-particle":"","family":"Lenders","given":"Jacques","non-dropping-particle":"","parse-names":false,"suffix":""},{"dropping-particle":"","family":"Holmes","given":"Courtney","non-dropping-particle":"","parse-names":false,"suffix":""},{"dropping-particle":"","family":"Kopin","given":"Irwin J.","non-dropping-particle":"","parse-names":false,"suffix":""},{"dropping-particle":"","family":"Grossman","given":"Ehud","non-dropping-particle":"","parse-names":false,"suffix":""},{"dropping-particle":"","family":"Adams","given":"Richard","non-dropping-particle":"","parse-names":false,"suffix":""},{"dropping-particle":"","family":"Bacharach","given":"Stephen","non-dropping-particle":"","parse-names":false,"suffix":""},{"dropping-particle":"","family":"Herscovitch","given":"Peter","non-dropping-particle":"","parse-names":false,"suffix":""}],"container-title":"Journal of the American College of Cardiology","id":"ITEM-1","issue":"7","issued":{"date-parts":[["2010"]]},"number-of-pages":"1961-1971","title":"Positron emission tomographic imaging of cardiac sympathetic Innervation using 6-[ 18 F]Fluorodopamine: Initial findings in humans","type":"report","volume":"22"},"uris":["http://www.mendeley.com/documents/?uuid=fbba82f9-442e-3c8a-93a5-f4081a0d5191"]}],"mendeley":{"formattedCitation":"(Armando et al., 2010)","plainTextFormattedCitation":"(Armando et al., 2010)","previouslyFormattedCitation":"(Armando et al., 2010)"},"properties":{"noteIndex":0},"schema":"https://github.com/citation-style-language/schema/raw/master/csl-citation.json"}</w:instrText>
      </w:r>
      <w:r w:rsidR="00CB1E25" w:rsidRPr="00107F20">
        <w:fldChar w:fldCharType="separate"/>
      </w:r>
      <w:r w:rsidR="00107F20" w:rsidRPr="00107F20">
        <w:rPr>
          <w:noProof/>
        </w:rPr>
        <w:t>(Armando et al., 2010)</w:t>
      </w:r>
      <w:r w:rsidR="00CB1E25" w:rsidRPr="00107F20">
        <w:fldChar w:fldCharType="end"/>
      </w:r>
    </w:p>
    <w:p w14:paraId="71D9241F" w14:textId="77777777" w:rsidR="00446BDE" w:rsidRPr="00107F20" w:rsidRDefault="00446BDE" w:rsidP="00AB41E8"/>
    <w:p w14:paraId="031CBDDF" w14:textId="293D8ABC" w:rsidR="00446BDE" w:rsidRPr="00107F20" w:rsidRDefault="00E02763" w:rsidP="00AB41E8">
      <w:pPr>
        <w:pStyle w:val="Heading2"/>
      </w:pPr>
      <w:r w:rsidRPr="00107F20">
        <w:t>Chemical interactions</w:t>
      </w:r>
    </w:p>
    <w:p w14:paraId="17AED8A8" w14:textId="5406C1DE" w:rsidR="00891D69" w:rsidRDefault="00891D69" w:rsidP="00AB41E8"/>
    <w:p w14:paraId="48417A88" w14:textId="77777777" w:rsidR="00957356" w:rsidRDefault="00957356" w:rsidP="00957356">
      <w:pPr>
        <w:pStyle w:val="ListParagraph"/>
        <w:widowControl w:val="0"/>
        <w:numPr>
          <w:ilvl w:val="0"/>
          <w:numId w:val="13"/>
        </w:numPr>
        <w:autoSpaceDE w:val="0"/>
        <w:autoSpaceDN w:val="0"/>
        <w:adjustRightInd w:val="0"/>
      </w:pPr>
      <w:r>
        <w:t>Choline acetyltransferase (</w:t>
      </w:r>
      <w:proofErr w:type="spellStart"/>
      <w:r>
        <w:t>ChAT</w:t>
      </w:r>
      <w:proofErr w:type="spellEnd"/>
      <w:r>
        <w:t>)</w:t>
      </w:r>
    </w:p>
    <w:p w14:paraId="130681B6" w14:textId="77777777" w:rsidR="00957356" w:rsidRDefault="00957356" w:rsidP="00957356">
      <w:pPr>
        <w:pStyle w:val="ListParagraph"/>
        <w:numPr>
          <w:ilvl w:val="1"/>
          <w:numId w:val="13"/>
        </w:numPr>
      </w:pPr>
      <w:r>
        <w:t xml:space="preserve">Cholinergic cell bodies predominate cardiac nerves. </w:t>
      </w:r>
      <w:proofErr w:type="spellStart"/>
      <w:r>
        <w:t>ChAT</w:t>
      </w:r>
      <w:proofErr w:type="spellEnd"/>
      <w:r>
        <w:t xml:space="preserve"> make up 60-100% of cardiac ganglia. </w:t>
      </w:r>
      <w:proofErr w:type="spellStart"/>
      <w:r>
        <w:t>ChAT</w:t>
      </w:r>
      <w:proofErr w:type="spellEnd"/>
      <w:r>
        <w:t xml:space="preserve"> </w:t>
      </w:r>
      <w:proofErr w:type="spellStart"/>
      <w:r>
        <w:t>somata</w:t>
      </w:r>
      <w:proofErr w:type="spellEnd"/>
      <w:r>
        <w:t xml:space="preserve"> most common in atria compared to rest of heart.</w:t>
      </w:r>
    </w:p>
    <w:p w14:paraId="7BAACF79" w14:textId="77777777" w:rsidR="00957356" w:rsidRDefault="00957356" w:rsidP="00957356">
      <w:pPr>
        <w:pStyle w:val="ListParagraph"/>
        <w:numPr>
          <w:ilvl w:val="0"/>
          <w:numId w:val="13"/>
        </w:numPr>
      </w:pPr>
      <w:r>
        <w:t>Tyrosine hydroxylase (TH) and nor epinephrine (NE)</w:t>
      </w:r>
    </w:p>
    <w:p w14:paraId="62E6432D" w14:textId="77777777" w:rsidR="00957356" w:rsidRDefault="00957356" w:rsidP="00957356">
      <w:pPr>
        <w:pStyle w:val="ListParagraph"/>
        <w:numPr>
          <w:ilvl w:val="1"/>
          <w:numId w:val="13"/>
        </w:numPr>
      </w:pPr>
      <w:r>
        <w:t xml:space="preserve">Neurons responsible for NE production. 10-20% of all neurons contain both TH and </w:t>
      </w:r>
      <w:proofErr w:type="spellStart"/>
      <w:r>
        <w:t>ChAT</w:t>
      </w:r>
      <w:proofErr w:type="spellEnd"/>
      <w:r>
        <w:t xml:space="preserve">. Both left and right coronary plexuses are adrenergic. </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id":"ITEM-2","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2","issue":"1","issued":{"date-parts":[["2016"]]},"page":"26-46","title":"Innervation of the rabbit cardiac ventricles","type":"article-journal","volume":"228"},"uris":["http://www.mendeley.com/documents/?uuid=5195d467-270c-3002-9b96-117ebdb9ba4d"]}],"mendeley":{"formattedCitation":"(Pauza et al., 2013; Pauziene et al., 2016)","plainTextFormattedCitation":"(Pauza et al., 2013; Pauziene et al., 2016)","previouslyFormattedCitation":"(Pauza et al., 2013; Pauziene et al., 2016)"},"properties":{"noteIndex":0},"schema":"https://github.com/citation-style-language/schema/raw/master/csl-citation.json"}</w:instrText>
      </w:r>
      <w:r>
        <w:fldChar w:fldCharType="separate"/>
      </w:r>
      <w:r w:rsidRPr="007936AD">
        <w:rPr>
          <w:noProof/>
        </w:rPr>
        <w:t>(Pauza et al., 2013; Pauziene et al., 2016)</w:t>
      </w:r>
      <w:r>
        <w:fldChar w:fldCharType="end"/>
      </w:r>
    </w:p>
    <w:p w14:paraId="36ABF6AE" w14:textId="77777777" w:rsidR="00957356" w:rsidRDefault="00957356" w:rsidP="00957356">
      <w:pPr>
        <w:pStyle w:val="ListParagraph"/>
        <w:numPr>
          <w:ilvl w:val="1"/>
          <w:numId w:val="13"/>
        </w:numPr>
      </w:pPr>
      <w:r>
        <w:t xml:space="preserve">NE bind to both alpha and beta receptors – A2AR exist on varicosities on sympathetic neurons, leading to negative feedback to decrease NE release.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160BCA">
        <w:rPr>
          <w:noProof/>
        </w:rPr>
        <w:t>(Shcherbakova et al., 2007)</w:t>
      </w:r>
      <w:r>
        <w:fldChar w:fldCharType="end"/>
      </w:r>
    </w:p>
    <w:p w14:paraId="7E23492C" w14:textId="77777777" w:rsidR="00957356" w:rsidRDefault="00957356" w:rsidP="00957356">
      <w:pPr>
        <w:pStyle w:val="ListParagraph"/>
        <w:numPr>
          <w:ilvl w:val="0"/>
          <w:numId w:val="13"/>
        </w:numPr>
      </w:pPr>
      <w:r>
        <w:t>Neuropeptide Y (NPY)</w:t>
      </w:r>
    </w:p>
    <w:p w14:paraId="2ABB26A1" w14:textId="77777777" w:rsidR="00957356" w:rsidRDefault="00957356" w:rsidP="00957356">
      <w:pPr>
        <w:pStyle w:val="ListParagraph"/>
        <w:numPr>
          <w:ilvl w:val="1"/>
          <w:numId w:val="13"/>
        </w:numPr>
      </w:pPr>
      <w:r>
        <w:t xml:space="preserve">Released along with NA, and attenuates effects of vagal bradycardia, through decrease in release of </w:t>
      </w:r>
      <w:proofErr w:type="spellStart"/>
      <w:r>
        <w:t>ACh</w:t>
      </w:r>
      <w:proofErr w:type="spellEnd"/>
      <w:r>
        <w:t>.</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Pr="005B7AA2">
        <w:rPr>
          <w:noProof/>
        </w:rPr>
        <w:t>(Herring, Lokale, Danson, Heaton, &amp; Paterson, 2008)</w:t>
      </w:r>
      <w:r>
        <w:fldChar w:fldCharType="end"/>
      </w:r>
      <w:r>
        <w:t xml:space="preserve"> Acutely potent coronary vasoconstrictor; may lead to angiogenesis in long-term. </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Pr="00876D34">
        <w:rPr>
          <w:noProof/>
        </w:rPr>
        <w:t>(Herring, 2015)</w:t>
      </w:r>
      <w:r>
        <w:fldChar w:fldCharType="end"/>
      </w:r>
    </w:p>
    <w:p w14:paraId="68C5BBE3" w14:textId="77777777" w:rsidR="00957356" w:rsidRDefault="00957356" w:rsidP="00957356">
      <w:pPr>
        <w:pStyle w:val="ListParagraph"/>
        <w:numPr>
          <w:ilvl w:val="1"/>
          <w:numId w:val="13"/>
        </w:numPr>
      </w:pPr>
      <w:r>
        <w:t xml:space="preserve">NPY leads to mild constriction of epicardial arteries for all patients. In microvascular angina (clean LHC, +PET), NPY leads to transient myocardial ischemia. </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Pr="005A0D4F">
        <w:rPr>
          <w:noProof/>
        </w:rPr>
        <w:t>(Rosano et al., 2017)</w:t>
      </w:r>
      <w:r>
        <w:fldChar w:fldCharType="end"/>
      </w:r>
    </w:p>
    <w:p w14:paraId="04C5E5A9" w14:textId="77777777" w:rsidR="00957356" w:rsidRDefault="00957356" w:rsidP="00957356">
      <w:pPr>
        <w:pStyle w:val="ListParagraph"/>
        <w:numPr>
          <w:ilvl w:val="0"/>
          <w:numId w:val="13"/>
        </w:numPr>
      </w:pPr>
      <w:r>
        <w:t>Nitric oxide synthase (NOS)</w:t>
      </w:r>
    </w:p>
    <w:p w14:paraId="370830FA" w14:textId="77777777" w:rsidR="00957356" w:rsidRDefault="00957356" w:rsidP="00957356">
      <w:pPr>
        <w:pStyle w:val="ListParagraph"/>
        <w:numPr>
          <w:ilvl w:val="1"/>
          <w:numId w:val="13"/>
        </w:numPr>
      </w:pPr>
      <w:r>
        <w:t xml:space="preserve">Makes NO, co-transmitter that modulates vagal effect to increase VF threshold (through modifying APD). Co-localizes with </w:t>
      </w:r>
      <w:proofErr w:type="spellStart"/>
      <w:r>
        <w:t>ChAT</w:t>
      </w:r>
      <w:proofErr w:type="spellEnd"/>
      <w:r>
        <w:t xml:space="preserve"> </w:t>
      </w:r>
      <w:proofErr w:type="spellStart"/>
      <w:r>
        <w:t>somata</w:t>
      </w:r>
      <w:proofErr w:type="spellEnd"/>
      <w:r>
        <w:t xml:space="preserve">, present equally from endocardium to epicardium of LV, but density is basal &gt; apical. </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Pr="006209C5">
        <w:rPr>
          <w:noProof/>
        </w:rPr>
        <w:t>(Brack, Patel, Coote, &amp; Ng, 2007)</w:t>
      </w:r>
      <w:r>
        <w:fldChar w:fldCharType="end"/>
      </w:r>
      <w:r>
        <w:t xml:space="preserve"> </w:t>
      </w:r>
    </w:p>
    <w:p w14:paraId="504BC395" w14:textId="77777777" w:rsidR="00957356" w:rsidRDefault="00957356" w:rsidP="00957356">
      <w:pPr>
        <w:pStyle w:val="ListParagraph"/>
        <w:numPr>
          <w:ilvl w:val="0"/>
          <w:numId w:val="13"/>
        </w:numPr>
      </w:pPr>
      <w:r>
        <w:t>Galanin</w:t>
      </w:r>
    </w:p>
    <w:p w14:paraId="059B0007" w14:textId="77777777" w:rsidR="00957356" w:rsidRDefault="00957356" w:rsidP="00957356">
      <w:pPr>
        <w:pStyle w:val="ListParagraph"/>
        <w:numPr>
          <w:ilvl w:val="1"/>
          <w:numId w:val="13"/>
        </w:numPr>
      </w:pPr>
      <w:r>
        <w:t xml:space="preserve">Galanin is released alongside NPY,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synapses (may mediate the breaking of vagal bradycardia).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876D34">
        <w:rPr>
          <w:noProof/>
        </w:rPr>
        <w:t>(Herring et al., 2012)</w:t>
      </w:r>
      <w:r>
        <w:fldChar w:fldCharType="end"/>
      </w:r>
    </w:p>
    <w:p w14:paraId="265CB84E" w14:textId="0B974FA2" w:rsidR="00957356" w:rsidRDefault="00957356" w:rsidP="00957356">
      <w:pPr>
        <w:pStyle w:val="ListParagraph"/>
        <w:numPr>
          <w:ilvl w:val="1"/>
          <w:numId w:val="13"/>
        </w:numPr>
      </w:pPr>
      <w:r>
        <w:lastRenderedPageBreak/>
        <w:t xml:space="preserve">Galanin is co-expressed in ~5% of TH neurons in the stellate. After injury (e.g. ischemia), levels increase to almost all neurons after 3 days.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091B4F">
        <w:rPr>
          <w:noProof/>
        </w:rPr>
        <w:t>(Herring et al., 2012)</w:t>
      </w:r>
      <w:r>
        <w:fldChar w:fldCharType="end"/>
      </w:r>
    </w:p>
    <w:p w14:paraId="4E173ECF" w14:textId="53F41893" w:rsidR="00957356" w:rsidRDefault="00957356" w:rsidP="00957356">
      <w:pPr>
        <w:pStyle w:val="ListParagraph"/>
        <w:numPr>
          <w:ilvl w:val="1"/>
          <w:numId w:val="13"/>
        </w:numPr>
      </w:pPr>
      <w:r>
        <w:t>GalR1 is expressed at SA node.</w:t>
      </w:r>
    </w:p>
    <w:p w14:paraId="354F5B12" w14:textId="77777777" w:rsidR="00113FE3" w:rsidRDefault="00113FE3" w:rsidP="00113FE3">
      <w:pPr>
        <w:pStyle w:val="ListParagraph"/>
        <w:widowControl w:val="0"/>
        <w:numPr>
          <w:ilvl w:val="0"/>
          <w:numId w:val="13"/>
        </w:numPr>
        <w:autoSpaceDE w:val="0"/>
        <w:autoSpaceDN w:val="0"/>
        <w:adjustRightInd w:val="0"/>
      </w:pPr>
      <w:r>
        <w:t>Cardiomyocytes</w:t>
      </w:r>
    </w:p>
    <w:p w14:paraId="40659516" w14:textId="77777777" w:rsidR="00113FE3" w:rsidRDefault="00113FE3" w:rsidP="00113FE3">
      <w:pPr>
        <w:pStyle w:val="ListParagraph"/>
        <w:widowControl w:val="0"/>
        <w:numPr>
          <w:ilvl w:val="1"/>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565F9F03" w14:textId="43AA385E" w:rsidR="00113FE3" w:rsidRDefault="00113FE3" w:rsidP="00113FE3">
      <w:pPr>
        <w:pStyle w:val="ListParagraph"/>
        <w:widowControl w:val="0"/>
        <w:numPr>
          <w:ilvl w:val="1"/>
          <w:numId w:val="13"/>
        </w:numPr>
        <w:autoSpaceDE w:val="0"/>
        <w:autoSpaceDN w:val="0"/>
        <w:adjustRightInd w:val="0"/>
      </w:pPr>
      <w:r>
        <w:t xml:space="preserve">Almost all cardiomyocytes are in contact with sympathetic neurons (similar proportion to 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25783913" w14:textId="41934F4D" w:rsidR="00EB5B2E" w:rsidRDefault="00EB5B2E" w:rsidP="00EB5B2E"/>
    <w:p w14:paraId="4B56055A" w14:textId="52D3F949" w:rsidR="0065071C" w:rsidRPr="0065071C" w:rsidRDefault="0065071C" w:rsidP="00EB5B2E">
      <w:pPr>
        <w:rPr>
          <w:u w:val="single"/>
        </w:rPr>
      </w:pPr>
      <w:r w:rsidRPr="0065071C">
        <w:rPr>
          <w:u w:val="single"/>
        </w:rPr>
        <w:t>Function</w:t>
      </w:r>
    </w:p>
    <w:p w14:paraId="290F4F05" w14:textId="1E83DD36" w:rsidR="0065071C" w:rsidRDefault="0065071C" w:rsidP="00EB5B2E"/>
    <w:p w14:paraId="03D55CD4" w14:textId="77777777" w:rsidR="00957356" w:rsidRDefault="00957356" w:rsidP="00957356">
      <w:pPr>
        <w:pStyle w:val="ListParagraph"/>
        <w:widowControl w:val="0"/>
        <w:numPr>
          <w:ilvl w:val="0"/>
          <w:numId w:val="13"/>
        </w:numPr>
        <w:autoSpaceDE w:val="0"/>
        <w:autoSpaceDN w:val="0"/>
        <w:adjustRightInd w:val="0"/>
      </w:pPr>
      <w:r>
        <w:t>Coronary baroreceptor</w:t>
      </w:r>
    </w:p>
    <w:p w14:paraId="2B56E864" w14:textId="77777777" w:rsidR="00957356" w:rsidRDefault="00957356" w:rsidP="00957356">
      <w:pPr>
        <w:pStyle w:val="ListParagraph"/>
        <w:widowControl w:val="0"/>
        <w:numPr>
          <w:ilvl w:val="1"/>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401E00B8" w14:textId="77777777" w:rsidR="00957356" w:rsidRDefault="00957356" w:rsidP="00957356">
      <w:pPr>
        <w:pStyle w:val="ListParagraph"/>
        <w:widowControl w:val="0"/>
        <w:numPr>
          <w:ilvl w:val="0"/>
          <w:numId w:val="13"/>
        </w:numPr>
        <w:autoSpaceDE w:val="0"/>
        <w:autoSpaceDN w:val="0"/>
        <w:adjustRightInd w:val="0"/>
      </w:pPr>
      <w:r>
        <w:t>Coronary blood flow</w:t>
      </w:r>
    </w:p>
    <w:p w14:paraId="5A0E7C1E" w14:textId="77777777" w:rsidR="00957356" w:rsidRDefault="00957356" w:rsidP="00957356">
      <w:pPr>
        <w:pStyle w:val="ListParagraph"/>
        <w:widowControl w:val="0"/>
        <w:numPr>
          <w:ilvl w:val="1"/>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78BC6C9A" w14:textId="77777777" w:rsidR="00957356" w:rsidRDefault="00957356" w:rsidP="00957356">
      <w:pPr>
        <w:pStyle w:val="ListParagraph"/>
        <w:widowControl w:val="0"/>
        <w:numPr>
          <w:ilvl w:val="1"/>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6F9F4AC0" w14:textId="77777777" w:rsidR="00957356" w:rsidRDefault="00957356" w:rsidP="00957356">
      <w:pPr>
        <w:pStyle w:val="ListParagraph"/>
        <w:numPr>
          <w:ilvl w:val="1"/>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4D039CDD" w14:textId="77777777" w:rsidR="00957356" w:rsidRDefault="00957356" w:rsidP="00957356">
      <w:pPr>
        <w:pStyle w:val="ListParagraph"/>
        <w:numPr>
          <w:ilvl w:val="1"/>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1EA5A088" w14:textId="77777777" w:rsidR="00957356" w:rsidRDefault="00957356" w:rsidP="00957356">
      <w:pPr>
        <w:pStyle w:val="ListParagraph"/>
        <w:widowControl w:val="0"/>
        <w:numPr>
          <w:ilvl w:val="0"/>
          <w:numId w:val="13"/>
        </w:numPr>
        <w:autoSpaceDE w:val="0"/>
        <w:autoSpaceDN w:val="0"/>
        <w:adjustRightInd w:val="0"/>
      </w:pPr>
      <w:r>
        <w:t>Electrical conduction</w:t>
      </w:r>
    </w:p>
    <w:p w14:paraId="530C3781" w14:textId="77777777" w:rsidR="00957356" w:rsidRDefault="00957356" w:rsidP="00957356">
      <w:pPr>
        <w:pStyle w:val="ListParagraph"/>
        <w:widowControl w:val="0"/>
        <w:numPr>
          <w:ilvl w:val="1"/>
          <w:numId w:val="13"/>
        </w:numPr>
        <w:autoSpaceDE w:val="0"/>
        <w:autoSpaceDN w:val="0"/>
        <w:adjustRightInd w:val="0"/>
      </w:pPr>
      <w:r>
        <w:t>Chronotropy/</w:t>
      </w:r>
      <w:proofErr w:type="spellStart"/>
      <w:r>
        <w:t>dromotropy</w:t>
      </w:r>
      <w:proofErr w:type="spellEnd"/>
    </w:p>
    <w:p w14:paraId="16BA2F40" w14:textId="77777777" w:rsidR="00957356" w:rsidRDefault="00957356" w:rsidP="00957356">
      <w:pPr>
        <w:pStyle w:val="ListParagraph"/>
        <w:widowControl w:val="0"/>
        <w:numPr>
          <w:ilvl w:val="2"/>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7FB3667D" w14:textId="77777777" w:rsidR="00957356" w:rsidRDefault="00957356" w:rsidP="00957356">
      <w:pPr>
        <w:pStyle w:val="ListParagraph"/>
        <w:widowControl w:val="0"/>
        <w:numPr>
          <w:ilvl w:val="1"/>
          <w:numId w:val="13"/>
        </w:numPr>
        <w:autoSpaceDE w:val="0"/>
        <w:autoSpaceDN w:val="0"/>
        <w:adjustRightInd w:val="0"/>
      </w:pPr>
      <w:r>
        <w:t>Repolarization</w:t>
      </w:r>
    </w:p>
    <w:p w14:paraId="206FCB1D" w14:textId="77777777" w:rsidR="00957356" w:rsidRDefault="00957356" w:rsidP="00957356">
      <w:pPr>
        <w:pStyle w:val="ListParagraph"/>
        <w:widowControl w:val="0"/>
        <w:numPr>
          <w:ilvl w:val="2"/>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7BCFDB31" w14:textId="77777777" w:rsidR="00957356" w:rsidRDefault="00957356" w:rsidP="00957356">
      <w:pPr>
        <w:pStyle w:val="ListParagraph"/>
        <w:widowControl w:val="0"/>
        <w:numPr>
          <w:ilvl w:val="0"/>
          <w:numId w:val="13"/>
        </w:numPr>
        <w:autoSpaceDE w:val="0"/>
        <w:autoSpaceDN w:val="0"/>
        <w:adjustRightInd w:val="0"/>
      </w:pPr>
      <w:r>
        <w:t>Myocardial contractility</w:t>
      </w:r>
    </w:p>
    <w:p w14:paraId="7802853F" w14:textId="77777777" w:rsidR="008F1305" w:rsidRDefault="00957356" w:rsidP="008F1305">
      <w:pPr>
        <w:pStyle w:val="ListParagraph"/>
        <w:widowControl w:val="0"/>
        <w:numPr>
          <w:ilvl w:val="1"/>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2E856516" w14:textId="23E3DF84" w:rsidR="0065071C" w:rsidRDefault="0065071C" w:rsidP="008F1305">
      <w:pPr>
        <w:pStyle w:val="ListParagraph"/>
        <w:widowControl w:val="0"/>
        <w:numPr>
          <w:ilvl w:val="0"/>
          <w:numId w:val="13"/>
        </w:numPr>
        <w:autoSpaceDE w:val="0"/>
        <w:autoSpaceDN w:val="0"/>
        <w:adjustRightInd w:val="0"/>
      </w:pPr>
      <w:r>
        <w:t xml:space="preserve">Sinoatrial and atrioventricular nodes </w:t>
      </w:r>
    </w:p>
    <w:p w14:paraId="35EAD848" w14:textId="77777777" w:rsidR="008F1305" w:rsidRDefault="0065071C" w:rsidP="008F1305">
      <w:pPr>
        <w:pStyle w:val="ListParagraph"/>
        <w:numPr>
          <w:ilvl w:val="1"/>
          <w:numId w:val="12"/>
        </w:numPr>
      </w:pPr>
      <w:r>
        <w:t>Increased sympathetic efferent firing leads to increase in sinus rate and shortens AV nodal conduction. Also it shortens action potential duration (APD) and reduced transmural dispersion of repolarization.</w:t>
      </w:r>
      <w:r>
        <w:fldChar w:fldCharType="begin" w:fldLock="1"/>
      </w:r>
      <w:r w:rsidR="00284791">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et al., 2011, 2012)","plainTextFormattedCitation":"(Winter et al., 2011, 2012)","previouslyFormattedCitation":"(Winter et al., 2011, 2012)"},"properties":{"noteIndex":0},"schema":"https://github.com/citation-style-language/schema/raw/master/csl-citation.json"}</w:instrText>
      </w:r>
      <w:r>
        <w:fldChar w:fldCharType="separate"/>
      </w:r>
      <w:r w:rsidR="001E1692" w:rsidRPr="001E1692">
        <w:rPr>
          <w:noProof/>
        </w:rPr>
        <w:t>(Winter et al., 2011, 2012)</w:t>
      </w:r>
      <w:r>
        <w:fldChar w:fldCharType="end"/>
      </w:r>
    </w:p>
    <w:p w14:paraId="196BA7EA" w14:textId="4124A56B" w:rsidR="0065071C" w:rsidRDefault="0065071C" w:rsidP="008F1305">
      <w:pPr>
        <w:pStyle w:val="ListParagraph"/>
        <w:numPr>
          <w:ilvl w:val="0"/>
          <w:numId w:val="13"/>
        </w:numPr>
      </w:pPr>
      <w:r>
        <w:t>Atria</w:t>
      </w:r>
    </w:p>
    <w:p w14:paraId="1FF14598" w14:textId="1E5C35BD" w:rsidR="0065071C" w:rsidRDefault="0065071C" w:rsidP="0065071C">
      <w:pPr>
        <w:pStyle w:val="ListParagraph"/>
        <w:numPr>
          <w:ilvl w:val="1"/>
          <w:numId w:val="12"/>
        </w:numPr>
      </w:pPr>
      <w:r>
        <w:t xml:space="preserve">Parasympathetic fibers have different effect in ventricles compared to atria. In the atria, </w:t>
      </w:r>
      <w:r w:rsidR="00A4025D">
        <w:t>it</w:t>
      </w:r>
      <w:r>
        <w:t xml:space="preserve"> decrease action potential </w:t>
      </w:r>
      <w:r w:rsidR="00A4025D">
        <w:t>and reduce effective refractory period (</w:t>
      </w:r>
      <w:r w:rsidR="001F43E3">
        <w:t xml:space="preserve"> </w:t>
      </w:r>
      <w:r w:rsidR="00A4025D">
        <w:t>ERP), and enhance spatial electrophysiological heterogeneity.</w:t>
      </w:r>
      <w:r w:rsidR="001E1692">
        <w:fldChar w:fldCharType="begin" w:fldLock="1"/>
      </w:r>
      <w:r w:rsidR="00284791">
        <w:instrText>ADDIN CSL_CITATION {"citationItems":[{"id":"ITEM-1","itemData":{"DOI":"10.1016/j.autneu.2016.08.014","ISSN":"18727484","abstract":"Autonomic control of the heart has a significant influence over development of life threatening arrhythmias that can lead to sudden cardiac death. Sympathetic activity is known to be upregulated during these conditions and hence the sympathetic nerves present a target for treatment. However, a better understanding of the anatomy and physiology of cardiac sympathetic nerves is required for the progression of clinical interventions. This review explores the organization of the cardiac sympathetic nerves, from the preganglionic origin to the postganglionic innervations, and provides an overview of literature surrounding anti-arrhythmic therapies including thoracic sympathectomy and dorsal spinal cord stimulation. Several features of the innervation are clear. The cardiac nerves differentially supply the nodal and myocardial tissue of the heart and are dependent on activity generated in spinal neurones in the upper thoracic cord which project to synapse with ganglion cells in the stellate complex on each side. Networks of spinal interneurones determine the pattern of activity. Groups of spinal neurones selectively target specific regions of the heart but whether they exhibit a functional selectivity has still to be elucidated. Electrical or ischemic signals can lead to remodeling of nerves in the heart or ganglia. Surgical and electrical methods are proving to be clinically beneficial in reducing atrial and ventricular arrhythmias, heart failure and severe cardiac pain. This is a rapidly developing area and we need more basic understanding of how these methods work to ensure safety and reduction of side effects.","author":[{"dropping-particle":"","family":"Coote","given":"J. H.","non-dropping-particle":"","parse-names":false,"suffix":""},{"dropping-particle":"","family":"Chauhan","given":"R. A.","non-dropping-particle":"","parse-names":false,"suffix":""}],"container-title":"Autonomic Neuroscience: Basic and Clinical","id":"ITEM-1","issued":{"date-parts":[["2016"]]},"page":"17-23","publisher":"Elsevier B.V.","title":"The sympathetic innervation of the heart: Important new insights","type":"article-journal","volume":"199"},"uris":["http://www.mendeley.com/documents/?uuid=19f62922-3832-40af-8a67-c1c32031d9cf"]}],"mendeley":{"formattedCitation":"(Coote &amp; Chauhan, 2016)","plainTextFormattedCitation":"(Coote &amp; Chauhan, 2016)","previouslyFormattedCitation":"(Coote &amp; Chauhan, 2016)"},"properties":{"noteIndex":0},"schema":"https://github.com/citation-style-language/schema/raw/master/csl-citation.json"}</w:instrText>
      </w:r>
      <w:r w:rsidR="001E1692">
        <w:fldChar w:fldCharType="separate"/>
      </w:r>
      <w:r w:rsidR="001E1692" w:rsidRPr="001E1692">
        <w:rPr>
          <w:noProof/>
        </w:rPr>
        <w:t>(Coote &amp; Chauhan, 2016)</w:t>
      </w:r>
      <w:r w:rsidR="001E1692">
        <w:fldChar w:fldCharType="end"/>
      </w:r>
      <w:r w:rsidR="00A4025D">
        <w:t xml:space="preserve"> </w:t>
      </w:r>
    </w:p>
    <w:p w14:paraId="7079B8CA" w14:textId="18C47FF0" w:rsidR="00A4025D" w:rsidRDefault="00A4025D" w:rsidP="008F1305">
      <w:pPr>
        <w:pStyle w:val="ListParagraph"/>
        <w:numPr>
          <w:ilvl w:val="0"/>
          <w:numId w:val="13"/>
        </w:numPr>
      </w:pPr>
      <w:r>
        <w:lastRenderedPageBreak/>
        <w:t>Ventricles</w:t>
      </w:r>
    </w:p>
    <w:p w14:paraId="6DB4AB41" w14:textId="0E325E1E" w:rsidR="0065071C" w:rsidRDefault="00A4025D" w:rsidP="0065071C">
      <w:pPr>
        <w:pStyle w:val="ListParagraph"/>
        <w:numPr>
          <w:ilvl w:val="1"/>
          <w:numId w:val="12"/>
        </w:numPr>
      </w:pPr>
      <w:r>
        <w:t>Parasympathetic fibers have a potent anti-arrhythmic effect.</w:t>
      </w:r>
    </w:p>
    <w:p w14:paraId="3D515DFF" w14:textId="0A041B12" w:rsidR="008A4FC2" w:rsidRDefault="008A4FC2" w:rsidP="0065071C">
      <w:pPr>
        <w:pStyle w:val="ListParagraph"/>
        <w:numPr>
          <w:ilvl w:val="1"/>
          <w:numId w:val="12"/>
        </w:numPr>
      </w:pPr>
      <w:r>
        <w:t>Dogma previously taught that cardiotropic sympathetic ganglia resided in paravertebral chains and differentially innervated the left and right ventricle.</w:t>
      </w:r>
    </w:p>
    <w:p w14:paraId="5A8F2A4C" w14:textId="7E3D28E7" w:rsidR="009D2A51" w:rsidRDefault="009D2A51" w:rsidP="009D2A51">
      <w:pPr>
        <w:pStyle w:val="ListParagraph"/>
        <w:widowControl w:val="0"/>
        <w:numPr>
          <w:ilvl w:val="1"/>
          <w:numId w:val="12"/>
        </w:numPr>
        <w:autoSpaceDE w:val="0"/>
        <w:autoSpaceDN w:val="0"/>
        <w:adjustRightInd w:val="0"/>
      </w:pPr>
      <w:r>
        <w:t xml:space="preserve">RSG block or LSG stimulation both lead to prolonged QT and increased TW amplitude. LSG block or RSG stimulation have no measurable change in QT. RSG block leads to prolonged refractory period in anterior ventricle, while LSG block prolonged refractory period of posterior surface. </w:t>
      </w:r>
    </w:p>
    <w:p w14:paraId="322F8DA6" w14:textId="6B1FF16A" w:rsidR="00665180" w:rsidRDefault="00665180" w:rsidP="008F1305">
      <w:pPr>
        <w:pStyle w:val="ListParagraph"/>
        <w:numPr>
          <w:ilvl w:val="0"/>
          <w:numId w:val="13"/>
        </w:numPr>
      </w:pPr>
      <w:r>
        <w:t>Ganglion</w:t>
      </w:r>
      <w:r w:rsidR="005B7AA2">
        <w:t>ated plexuses (GP)</w:t>
      </w:r>
    </w:p>
    <w:p w14:paraId="437D63DF" w14:textId="5D4CD15D" w:rsidR="005B7AA2" w:rsidRDefault="005B7AA2" w:rsidP="005B7AA2">
      <w:pPr>
        <w:pStyle w:val="ListParagraph"/>
        <w:numPr>
          <w:ilvl w:val="1"/>
          <w:numId w:val="12"/>
        </w:numPr>
      </w:pPr>
      <w:r>
        <w:t xml:space="preserve">Multiple locations exist and depend on the animal model. When nicotine is injected into the RAGP, three changes can </w:t>
      </w:r>
      <w:proofErr w:type="gramStart"/>
      <w:r>
        <w:t>occurs</w:t>
      </w:r>
      <w:proofErr w:type="gramEnd"/>
      <w:r>
        <w:t xml:space="preserve">: i) bradycardia followed by tachycardia; ii) bradycardia alone; iii) tachycardia alone. This suggests that a </w:t>
      </w:r>
      <w:proofErr w:type="spellStart"/>
      <w:r>
        <w:t>biphenotypic</w:t>
      </w:r>
      <w:proofErr w:type="spellEnd"/>
      <w:r>
        <w:t xml:space="preserve"> response is possible within a GP.</w:t>
      </w:r>
      <w:r>
        <w:fldChar w:fldCharType="begin" w:fldLock="1"/>
      </w:r>
      <w:r w:rsidR="00E26352">
        <w:instrText>ADDIN CSL_CITATION {"citationItems":[{"id":"ITEM-1","itemData":{"DOI":"10.1016/j.autneu.2008.11.007","ISSN":"15660702","abstract":"Ganglionated plexuses (GPs) are major constituents of the intrinsic cardiac nervous system, the final common integrator of regional cardiac control. We hypothesized that nicotinic stimulation of individual GPs exerts divergent regional influences, affecting atrial as well as ventricular functions. In 22 anesthetized canines, unipolar electrograms were recorded from 127 atrial and 127 ventricular epicardial loci during nicotine injection (100 mcg in 0.1 ml) into either the 1) right atrial (RA), 2) dorsal atrial, 3) left atrial, 4) inferior vena cava-inferior left atrial, 5) right ventricular, 6) ventral septal ventricular or 7) cranial medial ventricular (CMV) GP. In addition to sinus and AV nodal function, neural effects on atrial and ventricular repolarization were identified as changes in the area subtended by unipolar recordings under basal conditions and at maximum neurally-induced effects. Animals were studied with intact AV node or following ablation to achieve ventricular rate control. Atrial rate was affected in response to stimulation of all 7 GPs with an incidence of 50-95% of the animals among the different GPs. AV conduction was affected following stimulation of 6/7 GP with an incidence of 22-75% among GPs. Atrial and ventricular repolarization properties were affected by atrial as well as ventricular GP stimulation. Distinct regional patterns of repolarization changes were identified in response to stimulation of individual GPs. RAGP predominantly affected the RA and posterior right ventricular walls whereas CMVGP elicited biatrial and biventricular repolarization changes. Spatially divergent and overlapping cardiac regions are affected in response to nicotinic stimulation of neurons in individual GPs. © 2008 Elsevier B.V. All rights reserved.","author":[{"dropping-particle":"","family":"Cardinal","given":"René","non-dropping-particle":"","parse-names":false,"suffix":""},{"dropping-particle":"","family":"Pagé","given":"Pierre","non-dropping-particle":"","parse-names":false,"suffix":""},{"dropping-particle":"","family":"Vermeulen","given":"Michel","non-dropping-particle":"","parse-names":false,"suffix":""},{"dropping-particle":"","family":"Ardell","given":"Jeffrey L","non-dropping-particle":"","parse-names":false,"suffix":""},{"dropping-particle":"","family":"Armour","given":"J Andrew","non-dropping-particle":"","parse-names":false,"suffix":""}],"container-title":"Autonomic Neuroscience: Basic and Clinical","id":"ITEM-1","issue":"1-2","issued":{"date-parts":[["2009"]]},"page":"55-62","title":"Spatially divergent cardiac responses to nicotinic stimulation of ganglionated plexus neurons in the canine heart","type":"article-journal","volume":"145"},"uris":["http://www.mendeley.com/documents/?uuid=889a9a70-673e-39fc-9e76-a5a057bbb23c"]}],"mendeley":{"formattedCitation":"(Cardinal, Pagé, Vermeulen, Ardell, &amp; Armour, 2009)","plainTextFormattedCitation":"(Cardinal, Pagé, Vermeulen, Ardell, &amp; Armour, 2009)","previouslyFormattedCitation":"(Cardinal, Pagé, Vermeulen, Ardell, &amp; Armour, 2009)"},"properties":{"noteIndex":0},"schema":"https://github.com/citation-style-language/schema/raw/master/csl-citation.json"}</w:instrText>
      </w:r>
      <w:r>
        <w:fldChar w:fldCharType="separate"/>
      </w:r>
      <w:r w:rsidRPr="005B7AA2">
        <w:rPr>
          <w:noProof/>
        </w:rPr>
        <w:t>(Cardinal, Pagé, Vermeulen, Ardell, &amp; Armour, 2009)</w:t>
      </w:r>
      <w:r>
        <w:fldChar w:fldCharType="end"/>
      </w:r>
    </w:p>
    <w:p w14:paraId="2551147D" w14:textId="6A3E2239" w:rsidR="005B7AA2" w:rsidRDefault="00F86DE4" w:rsidP="005B7AA2">
      <w:pPr>
        <w:pStyle w:val="ListParagraph"/>
        <w:numPr>
          <w:ilvl w:val="1"/>
          <w:numId w:val="12"/>
        </w:numPr>
      </w:pPr>
      <w:r>
        <w:t>After using nicotine injections, and subsequently b</w:t>
      </w:r>
      <w:r w:rsidR="005B7AA2">
        <w:t>y blocking GP activity using hexamethonium, its suggested that GP have certain functions. The RA GP modulate vagal control, the IVC/LA GP AV modulates AV conduction, and the CMV (cranial medial ventricular) GP modulate LV inotropy.</w:t>
      </w:r>
      <w:r w:rsidR="005B7AA2">
        <w:fldChar w:fldCharType="begin" w:fldLock="1"/>
      </w:r>
      <w:r w:rsidR="00E26352">
        <w:instrText>ADDIN CSL_CITATION {"citationItems":[{"id":"ITEM-1","itemData":{"DOI":"10.1152/japplphysiol.00616.2003","ISSN":"8750-7587","abstract":"Intracardiac pathways mediating the parasympathetic control of various cardiac functions are incompletely understood. Several intracardiac ganglia have been demonstrated to potently influence cardiac rate [the sinoatrial (SA) ganglion], atrioventricular (AV) conduction (the AV ganglion), or left ventricular contractility (the cranioventricular ganglion). However, there are numerous ganglia found throughout the heart whose functions are poorly characterized. One such ganglion, the posterior atrial (PA) ganglion, is found in a fat pad on the rostral dorsal surface of the right atrium. We have investigated the potential impact of this ganglion on cardiac rate and AV conduction. We report that microinjections of a ganglionic blocker into the PA ganglion significantly attenuates the negative chronotropic effects of vagal stimulation without significantly influencing negative dromotropic effects. Because prior evidence indicates that the PA ganglion does not project to the SA node, we neuroanatomically tested the hypothesis that the PA ganglion mediates its effect on cardiac rate through an interganglionic projection to the SA ganglion. Subsequent to micro-injections of the retrograde tracer fast blue into the SA ganglion, &gt;70% of the retrogradely labeled neurons found within five intracardiac ganglia throughout the heart were observed in the PA ganglion. The neuroanatomic data further indicate that intraganglionic neuronal circuits are found within the SA ganglion. The present data support the hypothesis that two interacting cardiac centers, i.e., the SA and PA ganglia, mediate the peripheral parasympathetic control of cardiac rate. These data further support the emerging concept of an intrinsic cardiac nervous system.","author":[{"dropping-particle":"","family":"Gray","given":"Alrich L.","non-dropping-particle":"","parse-names":false,"suffix":""},{"dropping-particle":"","family":"Johnson","given":"Tannis A","non-dropping-particle":"","parse-names":false,"suffix":""},{"dropping-particle":"","family":"Ardell","given":"Jeffrey L.","non-dropping-particle":"","parse-names":false,"suffix":""},{"dropping-particle":"","family":"Massari","given":"V John","non-dropping-particle":"","parse-names":false,"suffix":""}],"container-title":"Journal of Applied Physiology","id":"ITEM-1","issue":"6","issued":{"date-parts":[["2004"]]},"page":"2273-2278","title":"Parasympathetic control of the heart. II. A novel interganglionic intrinsic cardiac circuit mediates neural control of heart rate","type":"article-journal","volume":"96"},"uris":["http://www.mendeley.com/documents/?uuid=857a3f80-2c71-4a6b-8db5-ec5418540cf6"]},{"id":"ITEM-2","itemData":{"DOI":"10.1016/0165-1838(94)00139-B","ISSN":"01651838","abstract":"Experiments utilizing surgical parasympathectomy of discrete fat pad ganglia on the surface of the heart have suggested that there are two anatomically segregated and physiologically independent parasympathetic intracardiac ganglia which are capable of selective control of sino-atrial (SA) rate and atrio-ventricular (AV) conduction. Some pharmacological data, however, are inconsistent with these conclusions. We have examined the cardiodynamic effects of discrete injections of a ganglionic blocking drug into two fat pads on the surface of the cat heart. These fat pads were shown to contain ganglion cells histologically. It was observed that vagal effects upon cardiac rate are selectively mediated by neurons located in ganglia overlying the right pulmonary veins at the junction of the right atrium and superior vena cava. On the other hand, vagal effects upon AV conduction were selectively mediated by neurons located in a fat pad at the junction of the inferior vena cava and the inferior left atrium. These pharmacological data support the concept that specific intracardiac ganglia are capable of selective control of SA rate and AV conduction. © 1995.","author":[{"dropping-particle":"","family":"Gatti","given":"Philip J","non-dropping-particle":"","parse-names":false,"suffix":""},{"dropping-particle":"","family":"Johnson","given":"Tannis A","non-dropping-particle":"","parse-names":false,"suffix":""},{"dropping-particle":"","family":"Phan","given":"Patricia","non-dropping-particle":"","parse-names":false,"suffix":""},{"dropping-particle":"","family":"Jordan","given":"I. King","non-dropping-particle":"","parse-names":false,"suffix":""},{"dropping-particle":"","family":"Coleman","given":"William","non-dropping-particle":"","parse-names":false,"suffix":""},{"dropping-particle":"","family":"Massari","given":"V John","non-dropping-particle":"","parse-names":false,"suffix":""}],"container-title":"Journal of the Autonomic Nervous System","id":"ITEM-2","issue":"3","issued":{"date-parts":[["1995"]]},"page":"255-259","title":"The physiological and anatomical demonstration of functionally selective parasympathetic ganglia located in discrete fat pads on the feline myocardium","type":"article-journal","volume":"51"},"uris":["http://www.mendeley.com/documents/?uuid=6f559509-1249-37c0-bf02-dbe54e2fb89e"]},{"id":"ITEM-3","itemData":{"DOI":"10.1016/S0165-1838(98)00048-4","ISSN":"01651838","abstract":"We hypothesized that selective control of ventricular contractility might be mediated by postganglionic parasympathetic neurons in the cranial medial ventricular (CMV) ganglion plexus located in a fat pad at the base of the aorta. Sinus rate, atrioventricular (AV) conduction (ventricular rate during atrial pacing), and left ventricular contractile force (LV dP/dt during right ventricular pacing) were measured in eight chloralose-anesthetized dogs both before and during bilateral cervical vagus stimulation (20-30 V, 0.5 ms pulses, 15-20 Hz). Seven of these dogs were tested under beta-adrenergic blockade (propranolol, 0.8 mg kg -1 i.v.). Control responses included sinus node bradycardia or arrest during spontaneous rhythm, high grade AV block or complete heart block, and a 30% decrease in contractility from 2118 ± 186 to 1526 ± 187 mm Hg s -1 (P &lt; 0.05). Next, the ganglionic blocker trimethaphan (0.3-1.0 ml of a 50 μg ml -1 solution) was injected into the CMV fat pad. Then vagal stimulation was repeated, which now produced a relatively small 5% (N.S., P &gt; 0.05) decrease in contractility but still elicited the same degree of sinus bradycardia and AV block (N = 8, P &lt; 0.05). Five dogs were re-tested 3 h after trimethaphan fat pad injection, at which time blockade of vagally-induced negative inotropy was partially reversed, as vagal stimulation decreased LV dP/dt by 19%. The same dose of trimethaphan given either locally into other fat pads (PVFP or IVC-ILA) or systemically (i.v.) had no effect on vagally-induced negative inotropy. Thus, parasympathetic ganglia located in the CMV fat pad mediated a decrease in ventricular contractility during vagal stimulation. Blockade of the CMV fat pad had no effect on vagally-mediated slowing of sinus rate or AV conduction.","author":[{"dropping-particle":"","family":"Dickerson","given":"Linda W","non-dropping-particle":"","parse-names":false,"suffix":""},{"dropping-particle":"","family":"Rodak","given":"David J","non-dropping-particle":"","parse-names":false,"suffix":""},{"dropping-particle":"","family":"Fleming","given":"Terence J","non-dropping-particle":"","parse-names":false,"suffix":""},{"dropping-particle":"","family":"Gatti","given":"Philip J","non-dropping-particle":"","parse-names":false,"suffix":""},{"dropping-particle":"","family":"Massari","given":"V John","non-dropping-particle":"","parse-names":false,"suffix":""},{"dropping-particle":"","family":"McKenzie","given":"James C.","non-dropping-particle":"","parse-names":false,"suffix":""},{"dropping-particle":"","family":"Gillis","given":"Richard A","non-dropping-particle":"","parse-names":false,"suffix":""}],"container-title":"Journal of the Autonomic Nervous System","id":"ITEM-3","issue":"1-2","issued":{"date-parts":[["1998"]]},"page":"129-141","title":"Parasympathetic neurons in the cranial medial ventricular fat pad on the dog heart selectively decrease ventricular contractility","type":"article-journal","volume":"70"},"uris":["http://www.mendeley.com/documents/?uuid=4e46800d-cc3e-3bb8-8fb1-a1d7dc297a2b"]}],"mendeley":{"formattedCitation":"(Dickerson et al., 1998; Gatti et al., 1995; Gray, Johnson, Ardell, &amp; Massari, 2004)","plainTextFormattedCitation":"(Dickerson et al., 1998; Gatti et al., 1995; Gray, Johnson, Ardell, &amp; Massari, 2004)","previouslyFormattedCitation":"(Dickerson et al., 1998; Gatti et al., 1995; Gray, Johnson, Ardell, &amp; Massari, 2004)"},"properties":{"noteIndex":0},"schema":"https://github.com/citation-style-language/schema/raw/master/csl-citation.json"}</w:instrText>
      </w:r>
      <w:r w:rsidR="005B7AA2">
        <w:fldChar w:fldCharType="separate"/>
      </w:r>
      <w:r w:rsidR="005B7AA2" w:rsidRPr="005B7AA2">
        <w:rPr>
          <w:noProof/>
        </w:rPr>
        <w:t>(Dickerson et al., 1998; Gatti et al., 1995; Gray, Johnson, Ardell, &amp; Massari, 2004)</w:t>
      </w:r>
      <w:r w:rsidR="005B7AA2">
        <w:fldChar w:fldCharType="end"/>
      </w:r>
    </w:p>
    <w:p w14:paraId="6CB3C896" w14:textId="1A80D1E1" w:rsidR="00E26352" w:rsidRDefault="00E26352" w:rsidP="00E26352">
      <w:pPr>
        <w:pStyle w:val="ListParagraph"/>
        <w:numPr>
          <w:ilvl w:val="2"/>
          <w:numId w:val="12"/>
        </w:numPr>
      </w:pPr>
      <w:r>
        <w:t>However, ablation of a single GP doesn’t abolish its theoretical effect. For example, ablation of the RAGP leads to blunting o</w:t>
      </w:r>
      <w:bookmarkStart w:id="0" w:name="_GoBack"/>
      <w:bookmarkEnd w:id="0"/>
      <w:r>
        <w:t xml:space="preserve">f the initial tachycardic </w:t>
      </w:r>
      <w:proofErr w:type="gramStart"/>
      <w:r>
        <w:t>response, but</w:t>
      </w:r>
      <w:proofErr w:type="gramEnd"/>
      <w:r>
        <w:t xml:space="preserve"> doesn’t stop the prolonged secondary tachycardia that occurs. This is because the SA node is innervated by the RAGP and additional GPs. </w:t>
      </w:r>
    </w:p>
    <w:p w14:paraId="76D5F937" w14:textId="3E589F11" w:rsidR="00E26352" w:rsidRDefault="00E26352" w:rsidP="005B7AA2">
      <w:pPr>
        <w:pStyle w:val="ListParagraph"/>
        <w:numPr>
          <w:ilvl w:val="1"/>
          <w:numId w:val="12"/>
        </w:numPr>
      </w:pPr>
      <w:r>
        <w:t>Communicating interneurons are also notable for transmitting afferent multimodal sensations into mechanical efferent signals that can induce atrial fibrillation.</w:t>
      </w:r>
      <w:r>
        <w:fldChar w:fldCharType="begin" w:fldLock="1"/>
      </w:r>
      <w:r w:rsidR="0000530F">
        <w:instrText>ADDIN CSL_CITATION {"citationItems":[{"id":"ITEM-1","itemData":{"DOI":"10.1113/jphysiol.2013.259382","ISSN":"00223751","abstract":"The aims of the study were to determine how aggregates of intrinsic cardiac (IC) neurons transduce the cardiovascular milieu versus responding to changes in central neuronal drive and to determine IC network interactions subsequent to induced neural imbalances in the genesis of atrial fibrillation (AF). Activity from multiple IC neurons in the right atrial ganglionated plexus was recorded in eight anaesthetized canines using a 16-channel linear microelectrode array. Induced changes in IC neuronal activity were evaluated in response to: (1) focal cardiac mechanical distortion; (2) electrical activation of cervical vagi or stellate ganglia; (3) occlusion of the inferior vena cava or thoracic aorta; (4) transient ventricular ischaemia, and (5) neurally induced AF. Low level activity (ranging from 0 to 2.7 Hz) generated by 92 neurons was identified in basal states, activities that displayed functional interconnectivity. The majority (56%) of IC neurons so identified received indirect central inputs (vagus alone: 25%; stellate ganglion alone: 27%; both: 48%). Fifty per cent transduced the cardiac milieu responding to multimodal stressors applied to the great vessels or heart. Fifty per cent of IC neurons exhibited cardiac cycle periodicity, with activity occurring primarily in late diastole into isovolumetric contraction. Cardiac-related activity in IC neurons was primarily related to direct cardiac mechano-sensory inputs and indirect autonomic efferent inputs. In response to mediastinal nerve stimulation, most IC neurons became excessively activated; such network behaviour preceded and persisted throughout AF. It was concluded that stochastic interactions occur among IC local circuit neuronal populations in the control of regional cardiac function. Modulation of IC local circuit neuronal recruitment may represent a novel approach for the treatment of cardiac disease, including atrial arrhythmias. © 2013 The Authors. The Journal of Physiology © 2013 The Physiological Society.","author":[{"dropping-particle":"","family":"Beaumont","given":"Eric","non-dropping-particle":"","parse-names":false,"suffix":""},{"dropping-particle":"","family":"Salavatian","given":"Siamak","non-dropping-particle":"","parse-names":false,"suffix":""},{"dropping-particle":"","family":"Southerland","given":"E. Marie","non-dropping-particle":"","parse-names":false,"suffix":""},{"dropping-particle":"","family":"Vinet","given":"Alain","non-dropping-particle":"","parse-names":false,"suffix":""},{"dropping-particle":"","family":"Jacquemet","given":"Vincent","non-dropping-particle":"","parse-names":false,"suffix":""},{"dropping-particle":"","family":"Armour","given":"J. Andrew","non-dropping-particle":"","parse-names":false,"suffix":""},{"dropping-particle":"","family":"Ardell","given":"Jeffrey L.","non-dropping-particle":"","parse-names":false,"suffix":""}],"container-title":"Journal of Physiology","id":"ITEM-1","issue":"18","issued":{"date-parts":[["2013"]]},"page":"4515-4533","title":"Network interactions within the canine intrinsic cardiac nervous system: Implications for reflex control of regional cardiac function","type":"article-journal","volume":"591"},"uris":["http://www.mendeley.com/documents/?uuid=09452bad-443a-446a-b6fd-badc93b9c470"]}],"mendeley":{"formattedCitation":"(Beaumont et al., 2013)","plainTextFormattedCitation":"(Beaumont et al., 2013)","previouslyFormattedCitation":"(Beaumont et al., 2013)"},"properties":{"noteIndex":0},"schema":"https://github.com/citation-style-language/schema/raw/master/csl-citation.json"}</w:instrText>
      </w:r>
      <w:r>
        <w:fldChar w:fldCharType="separate"/>
      </w:r>
      <w:r w:rsidRPr="00E26352">
        <w:rPr>
          <w:noProof/>
        </w:rPr>
        <w:t>(Beaumont et al., 2013)</w:t>
      </w:r>
      <w:r>
        <w:fldChar w:fldCharType="end"/>
      </w:r>
      <w:r>
        <w:t xml:space="preserve"> </w:t>
      </w:r>
    </w:p>
    <w:p w14:paraId="68DB23B1" w14:textId="395D6E4C" w:rsidR="00283659" w:rsidRDefault="00283659" w:rsidP="008F1305">
      <w:pPr>
        <w:pStyle w:val="ListParagraph"/>
        <w:numPr>
          <w:ilvl w:val="0"/>
          <w:numId w:val="13"/>
        </w:numPr>
      </w:pPr>
      <w:r>
        <w:t>Coronary arteries</w:t>
      </w:r>
    </w:p>
    <w:p w14:paraId="505D3C24" w14:textId="14024716" w:rsidR="00283659" w:rsidRDefault="00283659" w:rsidP="00283659">
      <w:pPr>
        <w:pStyle w:val="ListParagraph"/>
        <w:numPr>
          <w:ilvl w:val="1"/>
          <w:numId w:val="12"/>
        </w:numPr>
      </w:pPr>
      <w:r>
        <w:t>Innervated by both adrenergic and cholinergic neurons. Smaller arteries/arterioles contain more nerve terminals than larger coronary arteries.</w:t>
      </w:r>
      <w:r w:rsidR="00B7305E">
        <w:t xml:space="preserve"> </w:t>
      </w:r>
      <w:r w:rsidR="00B7305E">
        <w:fldChar w:fldCharType="begin" w:fldLock="1"/>
      </w:r>
      <w:r w:rsidR="00B7305E">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rsidR="00B7305E">
        <w:fldChar w:fldCharType="separate"/>
      </w:r>
      <w:r w:rsidR="00B7305E" w:rsidRPr="00B7305E">
        <w:rPr>
          <w:noProof/>
        </w:rPr>
        <w:t>(Lever, Ahmed, &amp; Irvine, 1965)</w:t>
      </w:r>
      <w:r w:rsidR="00B7305E">
        <w:fldChar w:fldCharType="end"/>
      </w:r>
    </w:p>
    <w:p w14:paraId="49BE56BD" w14:textId="18C5497E" w:rsidR="00283659" w:rsidRDefault="00283659" w:rsidP="00283659">
      <w:pPr>
        <w:pStyle w:val="ListParagraph"/>
        <w:numPr>
          <w:ilvl w:val="1"/>
          <w:numId w:val="12"/>
        </w:numPr>
      </w:pPr>
      <w:r>
        <w:t>B1AR predominantly</w:t>
      </w:r>
      <w:r w:rsidR="00B7305E">
        <w:t xml:space="preserve"> in larger coronary conduit arteries (B1AR:B2AR in ~2:1 ratio) &gt; 100 µm, while in smaller coronary arteries &lt; 100 µm, B1AR ~= B2AR. </w:t>
      </w:r>
      <w:r w:rsidR="00B7305E">
        <w:fldChar w:fldCharType="begin" w:fldLock="1"/>
      </w:r>
      <w:r w:rsidR="00B7305E">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rsidR="00B7305E">
        <w:fldChar w:fldCharType="separate"/>
      </w:r>
      <w:r w:rsidR="00B7305E" w:rsidRPr="00B7305E">
        <w:rPr>
          <w:noProof/>
        </w:rPr>
        <w:t>(Murphree &amp; Saffitz, 1988)</w:t>
      </w:r>
      <w:r w:rsidR="00B7305E">
        <w:fldChar w:fldCharType="end"/>
      </w:r>
      <w:r w:rsidR="00B7305E">
        <w:t xml:space="preserve"> B1AR stimulation leads to vasodilation, while A1AR leads to vasoconstriction. </w:t>
      </w:r>
      <w:r w:rsidR="00B7305E">
        <w:fldChar w:fldCharType="begin" w:fldLock="1"/>
      </w:r>
      <w:r w:rsidR="00B7305E">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rsidR="00B7305E">
        <w:fldChar w:fldCharType="separate"/>
      </w:r>
      <w:r w:rsidR="00B7305E" w:rsidRPr="00B7305E">
        <w:rPr>
          <w:noProof/>
        </w:rPr>
        <w:t>(Baumgart et al., 1999)</w:t>
      </w:r>
      <w:r w:rsidR="00B7305E">
        <w:fldChar w:fldCharType="end"/>
      </w:r>
      <w:r w:rsidR="00B7305E">
        <w:t xml:space="preserve"> May exist to limit large vessel “steal” during ischemia. </w:t>
      </w:r>
    </w:p>
    <w:p w14:paraId="42C1F018" w14:textId="77777777" w:rsidR="00283659" w:rsidRPr="005B7AA2" w:rsidRDefault="00283659" w:rsidP="00283659"/>
    <w:p w14:paraId="425DA5A9" w14:textId="77777777" w:rsidR="0065071C" w:rsidRPr="00107F20" w:rsidRDefault="0065071C" w:rsidP="00EB5B2E"/>
    <w:p w14:paraId="64698E6F" w14:textId="10BAE707" w:rsidR="00E02763" w:rsidRPr="00107F20" w:rsidRDefault="00E02763" w:rsidP="00AB41E8">
      <w:r w:rsidRPr="00AB41E8">
        <w:rPr>
          <w:rStyle w:val="Heading2Char"/>
        </w:rPr>
        <w:t>Reflex arches</w:t>
      </w:r>
    </w:p>
    <w:p w14:paraId="4C2004CC" w14:textId="2433CC8D" w:rsidR="00446BDE" w:rsidRPr="00107F20" w:rsidRDefault="00446BDE" w:rsidP="00AB41E8"/>
    <w:p w14:paraId="056BCA4A" w14:textId="09228057" w:rsidR="00AB41E8" w:rsidRDefault="00726C4F" w:rsidP="00AB41E8">
      <w:pPr>
        <w:pStyle w:val="ListParagraph"/>
        <w:numPr>
          <w:ilvl w:val="0"/>
          <w:numId w:val="9"/>
        </w:numPr>
      </w:pPr>
      <w:r w:rsidRPr="00107F20">
        <w:t>Aortic arches</w:t>
      </w:r>
      <w:r w:rsidR="00DA57DF" w:rsidRPr="00107F20">
        <w:t xml:space="preserve"> (SNS inhibition)</w:t>
      </w:r>
      <w:r w:rsidR="00AB41E8">
        <w:fldChar w:fldCharType="begin" w:fldLock="1"/>
      </w:r>
      <w:r w:rsidR="001162B2">
        <w:instrText>ADDIN CSL_CITATION {"citationItems":[{"id":"ITEM-1","itemData":{"DOI":"10.1016/0165-1838(83)90082-6","ISSN":"0165-1838","PMID":"6875194","abstract":"In this paper the experimental evidence supporting the hypothesis that excitatory sympathetic reflexes may participate in the tonic control of the cardiovascular system is discussed. Positive feedback pressor sympathetic reflexes can be obtained with physiological distensions of the descending thoracic aorta in conscious dogs with all nerves intact in absence of any pain reaction. These excitatory reflexes interact with supraspinal regulatory mechanisms, inhibitory in nature. A massive excitation of cardiac sympathetic afferents, produced by intracoronary injections of bradykinin, also elicits a pressor reflex, without pain reactions. In the absence of anesthesia and recent surgery, the cardiovascular excitatory reflexes, subserved by sympathetic afferent fibers, can easily prevail. We suggest that negative and positive feedback mechanisms interact continuously to achieve the most adequate neural cardiovascular control.","author":[{"dropping-particle":"","family":"Malliani","given":"Alberto","non-dropping-particle":"","parse-names":false,"suffix":""},{"dropping-particle":"","family":"Pagani","given":"Massimo","non-dropping-particle":"","parse-names":false,"suffix":""},{"dropping-particle":"","family":"Pizzinelli","given":"Paolo","non-dropping-particle":"","parse-names":false,"suffix":""},{"dropping-particle":"","family":"Furlan","given":"Raffaello","non-dropping-particle":"","parse-names":false,"suffix":""},{"dropping-particle":"","family":"Guzzetti","given":"Stefano","non-dropping-particle":"","parse-names":false,"suffix":""}],"container-title":"Journal of the autonomic nervous system","id":"ITEM-1","issue":"3-4","issued":{"date-parts":[["1983"]]},"page":"295-301","title":"Cardiovascular reflexes mediated by sympathetic afferent fibers.","type":"article-journal","volume":"7"},"uris":["http://www.mendeley.com/documents/?uuid=a2b7a94f-577c-3b02-8c73-58015f3a51a6"]}],"mendeley":{"formattedCitation":"(Alberto Malliani, Pagani, Pizzinelli, Furlan, &amp; Guzzetti, 1983)","plainTextFormattedCitation":"(Alberto Malliani, Pagani, Pizzinelli, Furlan, &amp; Guzzetti, 1983)","previouslyFormattedCitation":"(Alberto Malliani, Pagani, Pizzinelli, Furlan, &amp; Guzzetti, 1983)"},"properties":{"noteIndex":0},"schema":"https://github.com/citation-style-language/schema/raw/master/csl-citation.json"}</w:instrText>
      </w:r>
      <w:r w:rsidR="00AB41E8">
        <w:fldChar w:fldCharType="separate"/>
      </w:r>
      <w:r w:rsidR="001162B2" w:rsidRPr="001162B2">
        <w:rPr>
          <w:noProof/>
        </w:rPr>
        <w:t>(Alberto Malliani, Pagani, Pizzinelli, Furlan, &amp; Guzzetti, 1983)</w:t>
      </w:r>
      <w:r w:rsidR="00AB41E8">
        <w:fldChar w:fldCharType="end"/>
      </w:r>
    </w:p>
    <w:p w14:paraId="7D0A07FC" w14:textId="77777777" w:rsidR="00AB41E8" w:rsidRDefault="00AB41E8" w:rsidP="00AB41E8">
      <w:pPr>
        <w:pStyle w:val="ListParagraph"/>
        <w:numPr>
          <w:ilvl w:val="1"/>
          <w:numId w:val="9"/>
        </w:numPr>
      </w:pPr>
      <w:r>
        <w:t>When the thoracic aortic diameter is increased, there is a reflex increase in aortic pressure</w:t>
      </w:r>
    </w:p>
    <w:p w14:paraId="0154C74C" w14:textId="02EF23AF" w:rsidR="00AB41E8" w:rsidRPr="00107F20" w:rsidRDefault="00AB41E8" w:rsidP="00AB41E8">
      <w:pPr>
        <w:pStyle w:val="ListParagraph"/>
        <w:numPr>
          <w:ilvl w:val="2"/>
          <w:numId w:val="9"/>
        </w:numPr>
      </w:pPr>
      <w:r w:rsidRPr="00AB41E8">
        <w:t>An increase</w:t>
      </w:r>
      <w:r>
        <w:t xml:space="preserve"> of the aortic segment by 9 mm from 16 mm, there was an increase in MAP by 31 mm Hg from 100 mm Hg, and an increase in HR by 20 bpm from 90 bpm.</w:t>
      </w:r>
      <w:r w:rsidR="00DC2E69">
        <w:t xml:space="preserve"> HR changes were due to </w:t>
      </w:r>
      <w:proofErr w:type="spellStart"/>
      <w:r w:rsidR="00DC2E69">
        <w:t>vagolysis</w:t>
      </w:r>
      <w:proofErr w:type="spellEnd"/>
      <w:r w:rsidR="00DC2E69">
        <w:t xml:space="preserve"> (after vagotomy, resting HR was higher and no further increase in HR occurred by aortic stretch).</w:t>
      </w:r>
      <w:r>
        <w:fldChar w:fldCharType="begin" w:fldLock="1"/>
      </w:r>
      <w:r w:rsidR="00EB5B2E">
        <w:instrText>ADDIN CSL_CITATION {"citationItems":[{"id":"ITEM-1","itemData":{"ISSN":"0009-7330","PMID":"6119167","abstract":"The role of pressor sympathetic reflexes in circulatory control was investigated in conscious dogs. Animals were previously instrumented with a 6- to 8-cm rigid core cannula covered by an inflatable rubber cylinder in the thoracic aorta, a pressure catheter implanted in the aorta above the cannula, and a second catheter inserted into the aorta below the cannula through a femoral artery. Two piezoelectric crystals were positioned at opposing adventitial sites to measure aortic distension with ultrasound techniques. After recovery from surgery, the diameter of the aortic segment surrounding the cannula was increased by 9.6 +/- 0.4% from 16 +/- 1 mm by inflating the rubber cylinder, without obstructing blood flow. Mean aortic pressure rose 31 +/- 3% from 100 +/- 3 mm Hg and heart rate 20 +/- 3% from 91 +/- 3 beats/min (P less than 0.01). The pressor response was abolished by alpha-adrenergic blockade (phentolamine 1 mg/kg, iv). The heart rate response was reduced either by beta-blockade (propranolol 1 mg/kg, iv) or muscarinic blockade (atropine 0.2 mg/kg, iv) and abolished by their combination. During aortic stretch, the sensitivity of the baroreflex was reduced 57 +/- 7% from 18 +/- 2 msec/mm Hg (P less than 0.01). The pressor response was increased by 49 +/- 8% after bilateral carotid sinus nerve section and vagotomy. These excitatory reflex responses were obtained in absence of any pain reaction. Thus, in the conscious dog, aortic distension within physiological ranges induces a potent pressor sympathetic reflex with positive feedback characteristics. Such a pressor reflex not only occurs in the presence of functioning baroreflexes, but is also capable of reducing their sensitivity.","author":[{"dropping-particle":"","family":"Pagani","given":"M","non-dropping-particle":"","parse-names":false,"suffix":""},{"dropping-particle":"","family":"Pizzinelli","given":"P","non-dropping-particle":"","parse-names":false,"suffix":""},{"dropping-particle":"","family":"Bergamaschi","given":"M","non-dropping-particle":"","parse-names":false,"suffix":""},{"dropping-particle":"","family":"Malliani","given":"A","non-dropping-particle":"","parse-names":false,"suffix":""}],"container-title":"Circulation research","id":"ITEM-1","issue":"1","issued":{"date-parts":[["1982","1"]]},"page":"125-32","title":"A positive feedback sympathetic pressor reflex during stretch of the thoracic aorta in conscious dogs.","type":"article-journal","volume":"50"},"uris":["http://www.mendeley.com/documents/?uuid=444ad8de-3600-3252-9f8b-0edfa1ef0e51"]}],"mendeley":{"formattedCitation":"(Pagani, Pizzinelli, Bergamaschi, &amp; Malliani, 1982)","plainTextFormattedCitation":"(Pagani, Pizzinelli, Bergamaschi, &amp; Malliani, 1982)","previouslyFormattedCitation":"(Pagani, Pizzinelli, Bergamaschi, &amp; Malliani, 1982)"},"properties":{"noteIndex":0},"schema":"https://github.com/citation-style-language/schema/raw/master/csl-citation.json"}</w:instrText>
      </w:r>
      <w:r>
        <w:fldChar w:fldCharType="separate"/>
      </w:r>
      <w:r w:rsidRPr="00AB41E8">
        <w:rPr>
          <w:noProof/>
        </w:rPr>
        <w:t>(Pagani, Pizzinelli, Bergamaschi, &amp; Malliani, 1982)</w:t>
      </w:r>
      <w:r>
        <w:fldChar w:fldCharType="end"/>
      </w:r>
      <w:r w:rsidR="00DC2E69">
        <w:t xml:space="preserve"> </w:t>
      </w:r>
    </w:p>
    <w:p w14:paraId="536E611B" w14:textId="6F17BA71" w:rsidR="00726C4F" w:rsidRPr="00107F20" w:rsidRDefault="00726C4F" w:rsidP="00AB41E8">
      <w:pPr>
        <w:pStyle w:val="ListParagraph"/>
        <w:numPr>
          <w:ilvl w:val="0"/>
          <w:numId w:val="9"/>
        </w:numPr>
      </w:pPr>
      <w:r w:rsidRPr="00107F20">
        <w:t>Carotid baroreceptors</w:t>
      </w:r>
      <w:r w:rsidR="00DA57DF" w:rsidRPr="00107F20">
        <w:t xml:space="preserve"> (SNS inhibition)</w:t>
      </w:r>
    </w:p>
    <w:p w14:paraId="7E7E5257" w14:textId="75774C88" w:rsidR="00726C4F" w:rsidRDefault="00DA57DF" w:rsidP="00AB41E8">
      <w:pPr>
        <w:pStyle w:val="ListParagraph"/>
        <w:numPr>
          <w:ilvl w:val="1"/>
          <w:numId w:val="9"/>
        </w:numPr>
      </w:pPr>
      <w:r w:rsidRPr="00107F20">
        <w:t xml:space="preserve">Including </w:t>
      </w:r>
      <w:proofErr w:type="spellStart"/>
      <w:r w:rsidRPr="00107F20">
        <w:t>Bezold-Jarish</w:t>
      </w:r>
      <w:proofErr w:type="spellEnd"/>
      <w:r w:rsidRPr="00107F20">
        <w:t xml:space="preserve"> reflex</w:t>
      </w:r>
    </w:p>
    <w:p w14:paraId="7CC002DA" w14:textId="6C5E39CA" w:rsidR="000610E6" w:rsidRPr="00107F20" w:rsidRDefault="000610E6" w:rsidP="00AB41E8">
      <w:pPr>
        <w:pStyle w:val="ListParagraph"/>
        <w:numPr>
          <w:ilvl w:val="1"/>
          <w:numId w:val="9"/>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3C5FBEE2" w14:textId="22BD73C4" w:rsidR="00BC2ED4" w:rsidRDefault="00DA57DF" w:rsidP="00BC2ED4">
      <w:pPr>
        <w:pStyle w:val="ListParagraph"/>
        <w:numPr>
          <w:ilvl w:val="0"/>
          <w:numId w:val="9"/>
        </w:numPr>
      </w:pPr>
      <w:r w:rsidRPr="00107F20">
        <w:t>Cardiovascular low-threshold polymodal receptors (SNS activation)</w:t>
      </w:r>
    </w:p>
    <w:p w14:paraId="590EDFF9" w14:textId="79C80840" w:rsidR="001C591D" w:rsidRDefault="001C591D" w:rsidP="00BC2ED4">
      <w:pPr>
        <w:pStyle w:val="ListParagraph"/>
        <w:numPr>
          <w:ilvl w:val="0"/>
          <w:numId w:val="9"/>
        </w:numPr>
      </w:pPr>
      <w:r>
        <w:t>Coronary baroreceptor</w:t>
      </w:r>
    </w:p>
    <w:p w14:paraId="07FA2C80" w14:textId="547763AF" w:rsidR="001C591D" w:rsidRDefault="001C591D" w:rsidP="001C591D">
      <w:pPr>
        <w:pStyle w:val="ListParagraph"/>
        <w:widowControl w:val="0"/>
        <w:numPr>
          <w:ilvl w:val="1"/>
          <w:numId w:val="9"/>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6A3B34E8" w14:textId="62FDA6A8" w:rsidR="00BC2ED4" w:rsidRDefault="00BC2ED4" w:rsidP="00BC2ED4"/>
    <w:p w14:paraId="37EF6249" w14:textId="1EE7069C" w:rsidR="00BC2ED4" w:rsidRDefault="00BC2ED4" w:rsidP="00BC2ED4">
      <w:pPr>
        <w:pStyle w:val="Heading2"/>
      </w:pPr>
      <w:r>
        <w:t>Diseases</w:t>
      </w:r>
    </w:p>
    <w:p w14:paraId="1FF54D2A" w14:textId="209E0A78" w:rsidR="00BC2ED4" w:rsidRDefault="00BC2ED4" w:rsidP="00BC2ED4"/>
    <w:p w14:paraId="72AC42AC" w14:textId="22A5925F" w:rsidR="00BC2ED4" w:rsidRDefault="00BC2ED4" w:rsidP="00BC2ED4">
      <w:pPr>
        <w:pStyle w:val="ListParagraph"/>
        <w:numPr>
          <w:ilvl w:val="0"/>
          <w:numId w:val="10"/>
        </w:numPr>
      </w:pPr>
      <w:r>
        <w:t>Heart failure</w:t>
      </w:r>
    </w:p>
    <w:p w14:paraId="44ED102B" w14:textId="0788E4E0" w:rsidR="00BC2ED4" w:rsidRDefault="00BC2ED4" w:rsidP="00BC2ED4">
      <w:pPr>
        <w:pStyle w:val="ListParagraph"/>
        <w:numPr>
          <w:ilvl w:val="1"/>
          <w:numId w:val="10"/>
        </w:numPr>
      </w:pPr>
      <w:r>
        <w:t xml:space="preserve">Increased sympathetic tone in ischemic HF models (porcine) improves myocardial contraction, decreased oxygen consumption, decreases intraventricular </w:t>
      </w:r>
      <w:r w:rsidR="00C40211">
        <w:t>desynchrony</w:t>
      </w:r>
      <w:r>
        <w:t>, all without elevation of NE.</w:t>
      </w:r>
      <w:r>
        <w:fldChar w:fldCharType="begin" w:fldLock="1"/>
      </w:r>
      <w:r w:rsidR="001E1692">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CBB031" w14:textId="6C27352B" w:rsidR="00C27C06" w:rsidRDefault="00C27C06" w:rsidP="00BC2ED4">
      <w:pPr>
        <w:pStyle w:val="ListParagraph"/>
        <w:numPr>
          <w:ilvl w:val="1"/>
          <w:numId w:val="10"/>
        </w:numPr>
      </w:pPr>
      <w:r>
        <w:lastRenderedPageBreak/>
        <w:t xml:space="preserve">After developing late-stage HF, neuronal bodies become hypertrophied and edematous. They become less excitable and may lead to vagal withdrawal. </w:t>
      </w:r>
      <w:r>
        <w:fldChar w:fldCharType="begin" w:fldLock="1"/>
      </w:r>
      <w:r w:rsidR="000610E6">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72FAA0F" w14:textId="49F3881B" w:rsidR="00F76E41" w:rsidRDefault="00F76E41" w:rsidP="00F76E41">
      <w:pPr>
        <w:pStyle w:val="ListParagraph"/>
        <w:widowControl w:val="0"/>
        <w:numPr>
          <w:ilvl w:val="1"/>
          <w:numId w:val="10"/>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017B0451" w14:textId="2E71E697" w:rsidR="00C72753" w:rsidRDefault="00C72753" w:rsidP="00C72753">
      <w:pPr>
        <w:pStyle w:val="ListParagraph"/>
        <w:widowControl w:val="0"/>
        <w:numPr>
          <w:ilvl w:val="1"/>
          <w:numId w:val="10"/>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rsidR="00981F6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981F69">
        <w:rPr>
          <w:rFonts w:ascii="Cambria Math" w:hAnsi="Cambria Math" w:cs="Cambria Math"/>
        </w:rPr>
        <w:instrText>∼</w:instrText>
      </w:r>
      <w:r w:rsidR="00981F6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4B5B91EA" w14:textId="22C9FA01" w:rsidR="00A4025D" w:rsidRDefault="00A4025D" w:rsidP="00A4025D">
      <w:pPr>
        <w:pStyle w:val="ListParagraph"/>
        <w:numPr>
          <w:ilvl w:val="0"/>
          <w:numId w:val="10"/>
        </w:numPr>
      </w:pPr>
      <w:r>
        <w:t>A</w:t>
      </w:r>
      <w:r w:rsidR="00E26352">
        <w:t>trial fibrillation</w:t>
      </w:r>
      <w:r w:rsidR="00C27C06">
        <w:t xml:space="preserve"> (AF)</w:t>
      </w:r>
    </w:p>
    <w:p w14:paraId="012C8CEA" w14:textId="77777777" w:rsidR="0054536B" w:rsidRDefault="0000530F" w:rsidP="0054536B">
      <w:pPr>
        <w:pStyle w:val="ListParagraph"/>
        <w:numPr>
          <w:ilvl w:val="1"/>
          <w:numId w:val="10"/>
        </w:numPr>
      </w:pPr>
      <w:r>
        <w:t xml:space="preserve">GP around the PV are increased in activity during and preceding </w:t>
      </w:r>
      <w:proofErr w:type="gramStart"/>
      <w:r>
        <w:t>AF, and</w:t>
      </w:r>
      <w:proofErr w:type="gramEnd"/>
      <w:r>
        <w:t xml:space="preserve"> may be culprit. Thus ablations have a beneficial effect, although other GPs farther from the PV also show increased activity during AF. </w:t>
      </w:r>
      <w:r>
        <w:fldChar w:fldCharType="begin" w:fldLock="1"/>
      </w:r>
      <w:r w:rsidR="00C27C06">
        <w:instrText>ADDIN CSL_CITATION {"citationItems":[{"id":"ITEM-1","itemData":{"DOI":"10.1093/cvr/cvp194","ISSN":"00086363","abstract":"Aims Previous studies showed that autonomic activation by high-frequency electrical stimulation (HFS) during myocardial refractoriness evokes rapid firing from pulmonary vein (PV) and atria, both in vitro and in vivo. This study sought to investigate the autonomic mechanism underlying the rapid firings at various sites by systematic ablation of multiple ganglionated plexi (GP).Methods and resultsIn 43 mongrel dogs, rapid firing-mediated atrial fibrillation (AF) was induced by local HFS (200 Hz, impulse duration 0.1 ms, train duration 40 ms) to the PVs and atria during myocardial refractoriness. The main GP in the atrial fat pads or the ganglia along the ligament of Marshall (LOM) were then ablated. Ablation of the anterior right GP and inferior right GP significantly increased the AF threshold by HFS at the right atrium and PVs. The AF threshold at left atrium and PVs was significantly increased by ablation of the superior left GP and inferior left GP, and was further increased by ablation of the LOM. Ablation of left-or right-sided GP on the atria had a significant effect on contralateral PVs and atrium. Administration of esmolol (1 mg/kg) or atropine (1 mg) significantly increased AF threshold at all sites.ConclusionHFS applied to local atrial and PV sites initiated rapid firing via activation of the interactive autonomic network in the heart. GP in either left side or right side contributes to the rapid firings and AF originating from ipsolateral and contralateral PVs and atrium. Autonomic denervation suppresses or eliminates those rapid firings.","author":[{"dropping-particle":"","family":"Lu","given":"Zhibing","non-dropping-particle":"","parse-names":false,"suffix":""},{"dropping-particle":"","family":"Scherlag","given":"Benjamin J.","non-dropping-particle":"","parse-names":false,"suffix":""},{"dropping-particle":"","family":"Lin","given":"Jiaxiong","non-dropping-particle":"","parse-names":false,"suffix":""},{"dropping-particle":"","family":"Yu","given":"Lilei","non-dropping-particle":"","parse-names":false,"suffix":""},{"dropping-particle":"","family":"Guo","given":"Ji Hong","non-dropping-particle":"","parse-names":false,"suffix":""},{"dropping-particle":"","family":"Niu","given":"Guodong","non-dropping-particle":"","parse-names":false,"suffix":""},{"dropping-particle":"","family":"Jackman","given":"Warren M.","non-dropping-particle":"","parse-names":false,"suffix":""},{"dropping-particle":"","family":"Lazzara","given":"Ralph","non-dropping-particle":"","parse-names":false,"suffix":""},{"dropping-particle":"","family":"Jiang","given":"Hong","non-dropping-particle":"","parse-names":false,"suffix":""},{"dropping-particle":"","family":"Po","given":"Sunny S.","non-dropping-particle":"","parse-names":false,"suffix":""}],"container-title":"Cardiovascular Research","id":"ITEM-1","issue":"2","issued":{"date-parts":[["2009","11","1"]]},"page":"245-252","publisher":"Narnia","title":"Autonomic mechanism for initiation of rapid firing from atria and pulmonary veins: Evidence by ablation of ganglionated plexi","type":"article-journal","volume":"84"},"uris":["http://www.mendeley.com/documents/?uuid=fb361086-4a91-37f1-85c8-972523ed8617"]}],"mendeley":{"formattedCitation":"(Lu et al., 2009)","plainTextFormattedCitation":"(Lu et al., 2009)","previouslyFormattedCitation":"(Lu et al., 2009)"},"properties":{"noteIndex":0},"schema":"https://github.com/citation-style-language/schema/raw/master/csl-citation.json"}</w:instrText>
      </w:r>
      <w:r>
        <w:fldChar w:fldCharType="separate"/>
      </w:r>
      <w:r w:rsidRPr="0000530F">
        <w:rPr>
          <w:noProof/>
        </w:rPr>
        <w:t>(Lu et al., 2009)</w:t>
      </w:r>
      <w:r>
        <w:fldChar w:fldCharType="end"/>
      </w:r>
    </w:p>
    <w:p w14:paraId="58B14BAC" w14:textId="20EB0AFB" w:rsidR="0054536B" w:rsidRDefault="0054536B" w:rsidP="00A16D96">
      <w:pPr>
        <w:pStyle w:val="ListParagraph"/>
        <w:numPr>
          <w:ilvl w:val="1"/>
          <w:numId w:val="10"/>
        </w:numPr>
      </w:pPr>
      <w:r>
        <w:t>Paroxysmal AF (</w:t>
      </w:r>
      <w:proofErr w:type="spellStart"/>
      <w:r>
        <w:t>pAF</w:t>
      </w:r>
      <w:proofErr w:type="spellEnd"/>
      <w:r>
        <w:t xml:space="preserve">) can be induced by simultaneous discharge of both limbs of the ANS, as it leads to imbalance. Initially there is adrenergic surge, followed by vagal predominance. </w:t>
      </w:r>
      <w:r w:rsidRPr="0054536B">
        <w:fldChar w:fldCharType="begin" w:fldLock="1"/>
      </w:r>
      <w:r w:rsidRPr="0054536B">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mendeley":{"formattedCitation":"(Bettoni &amp; Zimmermann, 2002)","plainTextFormattedCitation":"(Bettoni &amp; Zimmermann, 2002)","previouslyFormattedCitation":"(Bettoni &amp; Zimmermann, 2002)"},"properties":{"noteIndex":0},"schema":"https://github.com/citation-style-language/schema/raw/master/csl-citation.json"}</w:instrText>
      </w:r>
      <w:r w:rsidRPr="0054536B">
        <w:fldChar w:fldCharType="separate"/>
      </w:r>
      <w:r w:rsidRPr="0054536B">
        <w:rPr>
          <w:noProof/>
        </w:rPr>
        <w:t>(Bettoni &amp; Zimmermann, 2002)</w:t>
      </w:r>
      <w:r w:rsidRPr="0054536B">
        <w:fldChar w:fldCharType="end"/>
      </w:r>
      <w:r w:rsidRPr="0054536B">
        <w:t xml:space="preserve"> Thought to also play a role in termination of </w:t>
      </w:r>
      <w:proofErr w:type="spellStart"/>
      <w:r w:rsidRPr="0054536B">
        <w:t>pAF</w:t>
      </w:r>
      <w:proofErr w:type="spellEnd"/>
      <w:r w:rsidRPr="0054536B">
        <w:t xml:space="preserve">… these are hearts that have no structural disease. </w:t>
      </w:r>
      <w:r w:rsidRPr="0054536B">
        <w:fldChar w:fldCharType="begin" w:fldLock="1"/>
      </w:r>
      <w:r w:rsidR="00A16D96">
        <w:instrText>ADDIN CSL_CITATION {"citationItems":[{"id":"ITEM-1","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1","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Tomita et al., 2003)","plainTextFormattedCitation":"(Tomita et al., 2003)","previouslyFormattedCitation":"(Tomita et al., 2003)"},"properties":{"noteIndex":0},"schema":"https://github.com/citation-style-language/schema/raw/master/csl-citation.json"}</w:instrText>
      </w:r>
      <w:r w:rsidRPr="0054536B">
        <w:fldChar w:fldCharType="separate"/>
      </w:r>
      <w:r w:rsidRPr="0054536B">
        <w:rPr>
          <w:noProof/>
        </w:rPr>
        <w:t>(Tomita et al., 2003)</w:t>
      </w:r>
      <w:r w:rsidRPr="0054536B">
        <w:fldChar w:fldCharType="end"/>
      </w:r>
      <w:r w:rsidRPr="0054536B">
        <w:t xml:space="preserve"> </w:t>
      </w:r>
      <w:proofErr w:type="spellStart"/>
      <w:r>
        <w:t>pAF</w:t>
      </w:r>
      <w:proofErr w:type="spellEnd"/>
      <w:r>
        <w:t xml:space="preserve"> was triggered</w:t>
      </w:r>
      <w:r w:rsidR="00A16D96">
        <w:t xml:space="preserve"> by rapid firing from within pulmonary veins, which is preceded by tachycardia-pause initiation leading to increased EAD.</w:t>
      </w:r>
      <w:r w:rsidR="00A16D96">
        <w:rPr>
          <w:color w:val="000000"/>
        </w:rPr>
        <w:t xml:space="preserve"> </w:t>
      </w:r>
      <w:r w:rsidR="00A16D96">
        <w:rPr>
          <w:color w:val="000000"/>
        </w:rPr>
        <w:fldChar w:fldCharType="begin" w:fldLock="1"/>
      </w:r>
      <w:r w:rsidR="00A16D96">
        <w:rPr>
          <w:color w:val="000000"/>
        </w:rP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rsidR="00A16D96">
        <w:rPr>
          <w:color w:val="000000"/>
        </w:rPr>
        <w:fldChar w:fldCharType="separate"/>
      </w:r>
      <w:r w:rsidR="00A16D96" w:rsidRPr="00A16D96">
        <w:rPr>
          <w:noProof/>
          <w:color w:val="000000"/>
        </w:rPr>
        <w:t>(Patterson et al., 2007)</w:t>
      </w:r>
      <w:r w:rsidR="00A16D96">
        <w:rPr>
          <w:color w:val="000000"/>
        </w:rPr>
        <w:fldChar w:fldCharType="end"/>
      </w:r>
      <w:r w:rsidR="00A16D96">
        <w:t xml:space="preserve"> </w:t>
      </w:r>
    </w:p>
    <w:p w14:paraId="715E0DBA" w14:textId="3F8337C1" w:rsidR="00A16D96" w:rsidRDefault="00A16D96" w:rsidP="00A16D96">
      <w:pPr>
        <w:pStyle w:val="ListParagraph"/>
        <w:numPr>
          <w:ilvl w:val="1"/>
          <w:numId w:val="10"/>
        </w:numPr>
      </w:pPr>
      <w:r>
        <w:t>Extrinsic cardiac nervous system decreases AT/AF burden. When ablating GP that connects intrinsic to extrinsic, AT/AF went up chronically in a dog model. The “head” GP in dogs is by the SVC-</w:t>
      </w:r>
      <w:proofErr w:type="spellStart"/>
      <w:r>
        <w:t>Ao</w:t>
      </w:r>
      <w:proofErr w:type="spellEnd"/>
      <w:r>
        <w:t xml:space="preserve">. </w:t>
      </w:r>
      <w:r>
        <w:fldChar w:fldCharType="begin" w:fldLock="1"/>
      </w:r>
      <w:r w:rsidR="009D2A51">
        <w:instrText>ADDIN CSL_CITATION {"citationItems":[{"id":"ITEM-1","itemData":{"DOI":"10.1016/j.hrthm.2013.01.030","ISSN":"15475271","PMID":"23357542","abstract":"Background: The ganglionated plexi (GP) located at the junction of the superior vena cava, aorta, and right pulmonary artery (SVC-Ao GP) was proposed to be the head station between the extrinsic and the intrinsic cardiac autonomic nervous system (ECANS and ICANS, respectively). Objective: To investigate the chronic effects after interrupting the ECANS-ICANS connections by ablating the SVC-Ao GP. Methods: A right thoracotomy in 10 dogs allowed stimulation at the right superior and inferior pulmonary veins (RSPV and RIPV, respectively), right atrial appendage (RAA), and SVC to determine effective refractory period (ERP) and atrial fibrillation (AF) inducibility in the first operation. Group 1 (n = 5) received SVC-Ao GP ablation; group 2 (n = 5) received no ablation. A second operation and the same measurements were made 10 weeks later. A pacemaker with lead implanted at the RSPV recorded atrial fibrillation or tachycardia (AF/AT). Results: During the first operation in group 1, ERPs increased significantly in the SVC but not at the RSPV, RIPV, or RAA site immediately after ablation, whereas ERPs decreased significantly in the RSPV, RIPV, and RAA but not the SVC in the second operation performed 10 weeks later (compared to the ERP in the first operation). ERPs decreased and AF/AT burden increased significantly from weeks 4 and 5, respectively, after the first operation in group 1 dogs. The ERP and AF/AT burden in group 2 remained unchanged between operations. Conclusions: Ablation of the head station GP between the ECANS and the ICANS prolonged the ERP acutely, but shortened regional ERPs and increased AF/AT burden chronically, suggesting that the ECANS may tonically inhibit the ICANS activity. © 2013 Heart Rhythm Society.","author":[{"dropping-particle":"","family":"Lo","given":"Li Wei","non-dropping-particle":"","parse-names":false,"suffix":""},{"dropping-particle":"","family":"Scherlag","given":"Benjamin J","non-dropping-particle":"","parse-names":false,"suffix":""},{"dropping-particle":"","family":"Chang","given":"Hung Yu","non-dropping-particle":"","parse-names":false,"suffix":""},{"dropping-particle":"","family":"Lin","given":"Yenn Jiang","non-dropping-particle":"","parse-names":false,"suffix":""},{"dropping-particle":"","family":"Chen","given":"Shih Ann","non-dropping-particle":"","parse-names":false,"suffix":""},{"dropping-particle":"","family":"Po","given":"Sunny S","non-dropping-particle":"","parse-names":false,"suffix":""}],"container-title":"Heart Rhythm","id":"ITEM-1","issue":"5","issued":{"date-parts":[["2013","5"]]},"page":"751-757","title":"Paradoxical long-term proarrhythmic effects after ablating the head station ganglionated plexi of the vagal innervation to the heart","type":"article-journal","volume":"10"},"uris":["http://www.mendeley.com/documents/?uuid=e1e1771c-0e77-3d5b-b8c8-dd94a56ef80c"]}],"mendeley":{"formattedCitation":"(Lo et al., 2013)","plainTextFormattedCitation":"(Lo et al., 2013)","previouslyFormattedCitation":"(Lo et al., 2013)"},"properties":{"noteIndex":0},"schema":"https://github.com/citation-style-language/schema/raw/master/csl-citation.json"}</w:instrText>
      </w:r>
      <w:r>
        <w:fldChar w:fldCharType="separate"/>
      </w:r>
      <w:r w:rsidRPr="00A16D96">
        <w:rPr>
          <w:noProof/>
        </w:rPr>
        <w:t>(Lo et al., 2013)</w:t>
      </w:r>
      <w:r>
        <w:fldChar w:fldCharType="end"/>
      </w:r>
    </w:p>
    <w:p w14:paraId="7DC665D4" w14:textId="0208415C" w:rsidR="00981F69" w:rsidRDefault="00981F69" w:rsidP="00981F69">
      <w:pPr>
        <w:pStyle w:val="ListParagraph"/>
        <w:numPr>
          <w:ilvl w:val="0"/>
          <w:numId w:val="10"/>
        </w:numPr>
      </w:pPr>
      <w:r>
        <w:t>Ventricular fibrillation</w:t>
      </w:r>
    </w:p>
    <w:p w14:paraId="3D22337B" w14:textId="0B572D3E" w:rsidR="00981F69" w:rsidRDefault="00981F69" w:rsidP="00981F69">
      <w:pPr>
        <w:pStyle w:val="ListParagraph"/>
        <w:widowControl w:val="0"/>
        <w:numPr>
          <w:ilvl w:val="1"/>
          <w:numId w:val="10"/>
        </w:numPr>
        <w:autoSpaceDE w:val="0"/>
        <w:autoSpaceDN w:val="0"/>
        <w:adjustRightInd w:val="0"/>
      </w:pPr>
      <w:r>
        <w:t xml:space="preserve">Long QT syndromes: 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54536B">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2A6F58CD" w14:textId="1DF5A84D" w:rsidR="009D2A51" w:rsidRDefault="009D2A51" w:rsidP="00981F69">
      <w:pPr>
        <w:pStyle w:val="ListParagraph"/>
        <w:widowControl w:val="0"/>
        <w:numPr>
          <w:ilvl w:val="1"/>
          <w:numId w:val="10"/>
        </w:numPr>
        <w:autoSpaceDE w:val="0"/>
        <w:autoSpaceDN w:val="0"/>
        <w:adjustRightInd w:val="0"/>
      </w:pPr>
      <w:r>
        <w:t xml:space="preserve">Sympathetic stimulation leads to decrease in VF threshold. </w:t>
      </w:r>
      <w:r>
        <w:fldChar w:fldCharType="begin" w:fldLock="1"/>
      </w:r>
      <w:r w:rsidR="00315838">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ISSN":"0009-7330","PMID":"2018987","abstract":"In 18 dogs on total cardiopulmonary bypass, the average interval between local activations during artificially induced ventricular fibrillation (VF interval) was measured from extracellular electrograms, simultaneously recorded from up to 32 ventricular sites. VF intervals were used as an index of local refractoriness, based on the assumption that during ventricular fibrillation, cells are reexcited as soon as they have recovered their excitability. In support of this, microelectrode recordings in two hearts during ventricular fibrillation did not show a diastolic interval between successive action potentials. Refractory periods determined at a basic cycle length of 300 msec with the extrastimulus method correlated well with VF intervals measured at the same sites. Thus, this technique allows assessment of spatial dispersion of refractoriness during brief interventions such as sympathetic stimulation. The responses to left, right, and combined stellate ganglion stimulation varied substantially among individual hearts. This was observed both in dogs with an intact (n = 12) and decentralized (n = 6) autonomic nervous system. Individual ventricular sites could show effects of both left and right stellate ganglion stimulation (42% of tested sites) or show effects of left-sided stimulation only (31%) or right-sided stimulation only (14%). In 13% of sites, no effects of stellate stimulation were observed. Apart from these regional effects, the responses could be qualitatively different; that is, within the same heart, the VF interval prolonged at one site but shortened at another in response to the same intervention, although shortening was the general effect and prolongation the exception. Whenever sites responded to stellate ganglion stimulation with a shortening of VF interval, this shortening was approximately 10% for left, right, or combined stimulation, whether the autonomic nervous system was intact or decentralized. In six of 12 hearts in the intact group, there was a distinct regional effect of left stellate ganglion stimulation; in the other six hearts, the effects were distributed homogeneously over the ventricles. In three hearts, the effect of left stellate ganglion stimulation was strongest in the posterior wall, and in the other three hearts, in the anterior wall. The effects of right stellate ganglion stimulation were restricted to the anterior or lateral part of the left ventricle. Dispersion of VF intervals increased after left and combined …","author":[{"dropping-particle":"","family":"Opthof","given":"T","non-dropping-particle":"","parse-names":false,"suffix":""},{"dropping-particle":"","family":"Misier","given":"A R","non-dropping-particle":"","parse-names":false,"suffix":""},{"dropping-particle":"","family":"Coronel","given":"R","non-dropping-particle":"","parse-names":false,"suffix":""},{"dropping-particle":"","family":"Vermeulen","given":"J T","non-dropping-particle":"","parse-names":false,"suffix":""},{"dropping-particle":"","family":"Verberne","given":"H J","non-dropping-particle":"","parse-names":false,"suffix":""},{"dropping-particle":"","family":"Frank","given":"R G","non-dropping-particle":"","parse-names":false,"suffix":""},{"dropping-particle":"","family":"Moulijn","given":"A C","non-dropping-particle":"","parse-names":false,"suffix":""},{"dropping-particle":"","family":"Capelle","given":"F J","non-dropping-particle":"van","parse-names":false,"suffix":""},{"dropping-particle":"","family":"Janse","given":"M J","non-dropping-particle":"","parse-names":false,"suffix":""}],"container-title":"Circulation research","id":"ITEM-2","issue":"5","issued":{"date-parts":[["1991","5"]]},"page":"1204-15","title":"Dispersion of refractoriness in canine ventricular myocardium. Effects of sympathetic stimulation.","type":"article-journal","volume":"68"},"uris":["http://www.mendeley.com/documents/?uuid=a8a14d05-02dc-3813-8d24-ea84191d6824"]}],"mendeley":{"formattedCitation":"(Lown, 1979; Opthof et al., 1991)","plainTextFormattedCitation":"(Lown, 1979; Opthof et al., 1991)","previouslyFormattedCitation":"(Lown, 1979; Opthof et al., 1991)"},"properties":{"noteIndex":0},"schema":"https://github.com/citation-style-language/schema/raw/master/csl-citation.json"}</w:instrText>
      </w:r>
      <w:r>
        <w:fldChar w:fldCharType="separate"/>
      </w:r>
      <w:r w:rsidR="003F14B8" w:rsidRPr="003F14B8">
        <w:rPr>
          <w:noProof/>
        </w:rPr>
        <w:t>(Lown, 1979; Opthof et al., 1991)</w:t>
      </w:r>
      <w:r>
        <w:fldChar w:fldCharType="end"/>
      </w:r>
    </w:p>
    <w:p w14:paraId="62939363" w14:textId="0B0507C2" w:rsidR="00E26352" w:rsidRDefault="0000530F" w:rsidP="0000530F">
      <w:pPr>
        <w:pStyle w:val="ListParagraph"/>
        <w:numPr>
          <w:ilvl w:val="0"/>
          <w:numId w:val="10"/>
        </w:numPr>
      </w:pPr>
      <w:r>
        <w:t>Myocardial ischemia</w:t>
      </w:r>
      <w:r w:rsidR="00C27C06">
        <w:t xml:space="preserve"> (MI)</w:t>
      </w:r>
    </w:p>
    <w:p w14:paraId="1417C067" w14:textId="0D6BFCA7" w:rsidR="0000530F" w:rsidRDefault="00C27C06" w:rsidP="00C27C06">
      <w:pPr>
        <w:pStyle w:val="ListParagraph"/>
        <w:numPr>
          <w:ilvl w:val="1"/>
          <w:numId w:val="10"/>
        </w:numPr>
      </w:pPr>
      <w:r>
        <w:t xml:space="preserve">MI lead to intrinsic cardiac neuronal remodeling. After MI, there is an immediate and persistent increase in neurons that express NOS. NA injections lead to increased intracardiac GP excitability, which was subsequentl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02C85AC1" w14:textId="3B7AFA5A" w:rsidR="001C591D" w:rsidRDefault="001C591D" w:rsidP="001C591D">
      <w:pPr>
        <w:pStyle w:val="ListParagraph"/>
        <w:widowControl w:val="0"/>
        <w:numPr>
          <w:ilvl w:val="1"/>
          <w:numId w:val="10"/>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0610E6">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rsidR="000610E6">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77E3271C" w14:textId="593597F6" w:rsidR="003F14B8" w:rsidRDefault="003F14B8" w:rsidP="001C591D">
      <w:pPr>
        <w:pStyle w:val="ListParagraph"/>
        <w:widowControl w:val="0"/>
        <w:numPr>
          <w:ilvl w:val="1"/>
          <w:numId w:val="10"/>
        </w:numPr>
        <w:autoSpaceDE w:val="0"/>
        <w:autoSpaceDN w:val="0"/>
        <w:adjustRightInd w:val="0"/>
      </w:pPr>
      <w:r>
        <w:t xml:space="preserve">Transmural ischemia leads to sympathetic/vagal afferent denervation within 90 minutes after infarct. </w:t>
      </w:r>
      <w:r w:rsidR="00C06B0B">
        <w:t xml:space="preserve">The afferents travel apical-to-basal, as nerves basal to infarct still functioned. </w:t>
      </w:r>
      <w:r w:rsidR="00315838">
        <w:fldChar w:fldCharType="begin" w:fldLock="1"/>
      </w:r>
      <w:r w:rsidR="00315838">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315838">
        <w:fldChar w:fldCharType="separate"/>
      </w:r>
      <w:r w:rsidR="00315838" w:rsidRPr="00315838">
        <w:rPr>
          <w:noProof/>
        </w:rPr>
        <w:t>(Barber, Mueller, Davies, Gill, &amp; Zipes, 1985)</w:t>
      </w:r>
      <w:r w:rsidR="00315838">
        <w:fldChar w:fldCharType="end"/>
      </w:r>
      <w:r w:rsidR="00315838">
        <w:t xml:space="preserve">  </w:t>
      </w:r>
      <w:r w:rsidR="00C06B0B">
        <w:t xml:space="preserve">Non-transmural ischemia maintains a response to bradykinin. </w:t>
      </w:r>
      <w:r w:rsidR="00315838">
        <w:fldChar w:fldCharType="begin" w:fldLock="1"/>
      </w:r>
      <w:r w:rsidR="00315838">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315838">
        <w:fldChar w:fldCharType="separate"/>
      </w:r>
      <w:r w:rsidR="00315838" w:rsidRPr="00315838">
        <w:rPr>
          <w:noProof/>
        </w:rPr>
        <w:t>(Inoue, Skale, &amp; Zipes, 1988)</w:t>
      </w:r>
      <w:r w:rsidR="00315838">
        <w:fldChar w:fldCharType="end"/>
      </w:r>
      <w:r w:rsidR="00315838">
        <w:t xml:space="preserve"> </w:t>
      </w:r>
      <w:r w:rsidR="00C06B0B">
        <w:t>Transmural ischemia leads to loss of efferent sympathetic nerves in non-infarcted apical regions within 20 minutes.</w:t>
      </w:r>
      <w:r w:rsidR="00315838">
        <w:t xml:space="preserve"> </w:t>
      </w:r>
      <w:r w:rsidR="00315838">
        <w:fldChar w:fldCharType="begin" w:fldLock="1"/>
      </w:r>
      <w:r w:rsidR="00315838">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rsidR="00315838">
        <w:fldChar w:fldCharType="separate"/>
      </w:r>
      <w:r w:rsidR="00315838" w:rsidRPr="00315838">
        <w:rPr>
          <w:noProof/>
        </w:rPr>
        <w:t>(Inoue &amp; Zipes, 1988)</w:t>
      </w:r>
      <w:r w:rsidR="00315838">
        <w:fldChar w:fldCharType="end"/>
      </w:r>
    </w:p>
    <w:p w14:paraId="42C97B7B" w14:textId="3A621CF1" w:rsidR="00C06B0B" w:rsidRDefault="00C06B0B" w:rsidP="001C591D">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rsidR="00315838">
        <w:fldChar w:fldCharType="begin" w:fldLock="1"/>
      </w:r>
      <w:r w:rsidR="00B7305E">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rsidR="00315838">
        <w:fldChar w:fldCharType="separate"/>
      </w:r>
      <w:r w:rsidR="00315838" w:rsidRPr="00315838">
        <w:rPr>
          <w:noProof/>
        </w:rPr>
        <w:t>(Inoue &amp; Zipes, 1987)</w:t>
      </w:r>
      <w:r w:rsidR="00315838">
        <w:fldChar w:fldCharType="end"/>
      </w:r>
    </w:p>
    <w:p w14:paraId="6A380584" w14:textId="77777777" w:rsidR="00957356" w:rsidRDefault="00957356" w:rsidP="00957356">
      <w:pPr>
        <w:pStyle w:val="ListParagraph"/>
        <w:widowControl w:val="0"/>
        <w:numPr>
          <w:ilvl w:val="1"/>
          <w:numId w:val="10"/>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023882D5" w14:textId="77777777" w:rsidR="00957356" w:rsidRDefault="00957356" w:rsidP="00957356">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4CFFCBBE" w14:textId="77777777" w:rsidR="00957356" w:rsidRDefault="00957356" w:rsidP="00957356">
      <w:pPr>
        <w:pStyle w:val="ListParagraph"/>
        <w:widowControl w:val="0"/>
        <w:numPr>
          <w:ilvl w:val="1"/>
          <w:numId w:val="10"/>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0C3811DE" w14:textId="77777777" w:rsidR="00957356" w:rsidRDefault="00957356" w:rsidP="00957356">
      <w:pPr>
        <w:pStyle w:val="ListParagraph"/>
        <w:widowControl w:val="0"/>
        <w:numPr>
          <w:ilvl w:val="1"/>
          <w:numId w:val="10"/>
        </w:numPr>
        <w:autoSpaceDE w:val="0"/>
        <w:autoSpaceDN w:val="0"/>
        <w:adjustRightInd w:val="0"/>
      </w:pPr>
      <w:r>
        <w:t xml:space="preserve">Transmural ischemia, hitting epicardial layer (without collaterals like in dogs), triggers sympathetic </w:t>
      </w:r>
      <w:r>
        <w:lastRenderedPageBreak/>
        <w:t xml:space="preserve">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5E1233F5" w14:textId="77777777" w:rsidR="00957356" w:rsidRDefault="00957356" w:rsidP="00957356">
      <w:pPr>
        <w:pStyle w:val="ListParagraph"/>
        <w:widowControl w:val="0"/>
        <w:numPr>
          <w:ilvl w:val="1"/>
          <w:numId w:val="10"/>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60FD2317" w14:textId="4CAF19CA" w:rsidR="00957356" w:rsidRDefault="00957356" w:rsidP="00740CD6">
      <w:pPr>
        <w:pStyle w:val="ListParagraph"/>
        <w:widowControl w:val="0"/>
        <w:numPr>
          <w:ilvl w:val="1"/>
          <w:numId w:val="10"/>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25ECFC9" w14:textId="5A908C23" w:rsidR="0036070B" w:rsidRDefault="0036070B" w:rsidP="0036070B">
      <w:pPr>
        <w:pStyle w:val="ListParagraph"/>
        <w:widowControl w:val="0"/>
        <w:numPr>
          <w:ilvl w:val="0"/>
          <w:numId w:val="10"/>
        </w:numPr>
        <w:autoSpaceDE w:val="0"/>
        <w:autoSpaceDN w:val="0"/>
        <w:adjustRightInd w:val="0"/>
      </w:pPr>
      <w:r>
        <w:t>Stellate block</w:t>
      </w:r>
    </w:p>
    <w:p w14:paraId="4D4E60D3" w14:textId="77777777" w:rsidR="0036070B" w:rsidRPr="00107F20" w:rsidRDefault="0036070B" w:rsidP="0036070B">
      <w:pPr>
        <w:pStyle w:val="ListParagraph"/>
        <w:numPr>
          <w:ilvl w:val="1"/>
          <w:numId w:val="10"/>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765D1226" w14:textId="1B39EC27" w:rsidR="0036070B" w:rsidRPr="00BC2ED4" w:rsidRDefault="0036070B" w:rsidP="0036070B">
      <w:pPr>
        <w:pStyle w:val="ListParagraph"/>
        <w:widowControl w:val="0"/>
        <w:numPr>
          <w:ilvl w:val="1"/>
          <w:numId w:val="10"/>
        </w:numPr>
        <w:autoSpaceDE w:val="0"/>
        <w:autoSpaceDN w:val="0"/>
        <w:adjustRightInd w:val="0"/>
      </w:pPr>
      <w:r>
        <w:t xml:space="preserve">Left versus right block (on healthy/controls) showed no change in EF. LSG block however led to increased LVEDP and LVESP compared to right. </w:t>
      </w:r>
      <w:r>
        <w:fldChar w:fldCharType="begin" w:fldLock="1"/>
      </w:r>
      <w:r w:rsidR="00C72753">
        <w:instrText>ADDIN CSL_CITATION {"citationItems":[{"id":"ITEM-1","itemData":{"ISSN":"0952-8180","PMID":"10960205","abstract":"STUDY OBJECTIVES To evaluate the effects of unilateral stellate ganglion blockade on left ventricular function. DESIGN Prospective cohort of patients with chronic regional pain syndrome type I and II of the upper extremity requiring therapeutic stellate ganglion blockade. SETTING University-affiliated hospital. PATIENTS Fifteen adult ASA physical status I and II patients with the diagnosis of chronic regional pain syndrome type I and II of the arm were studied. Right stellate ganglion block was performed in nine subjects and a left in six. INTERVENTIONS Stellate ganglion block was performed with 10 mL of 1% plain Xylocaine. Transthoracic echocardiograms were performed immediately prior and 30 min following the block. MEASUREMENTS Heart rate and blood pressure were monitored at regular intervals. Global systolic function was determined by calculating ejection fraction. Regional systolic motion was evaluated on the short axis and four-chamber views using the American Society of Echocardiography criteria. Diastolic function was assessed with pulsed-wave Doppler of the left ventricular outflow tract and the mitral valve. Data collected included isovolumic relaxation time and early and atrial velocity patterns. MAIN RESULTS A successful stellate ganglion block was achieved in all patients. Blood pressure and heart rate were not significantly different during data collection. Patients who underwent a right stellate ganglion block showed no significant differences in systolic or diastolic function. Following a left stellate ganglion block, global and regional systolic function remained unchanged. Isovolumic relaxation time was increased but did not reach statistical significance (80 +/- 13 ms to 88 +/- 9 ms; p = 0.09). Left ventricular end-diastolic (LVEDV) and end-systolic volumes (LVESV) were significantly increased (LVEDV from 73 +/- 9 mL to 100 +/- 9 mL, p &lt; 0.02; LVESV from 31 +/- 4 mL to 37 +/- 4 mL, p &lt; 0.03). CONCLUSIONS In patients without cardiovascular disease, unilateral denervation of the left ventricle after stellate ganglion block produces no clinical deleterious effects on left ventricular function.","author":[{"dropping-particle":"","family":"Lobato","given":"E B","non-dropping-particle":"","parse-names":false,"suffix":""},{"dropping-particle":"","family":"Kern","given":"K B","non-dropping-particle":"","parse-names":false,"suffix":""},{"dropping-particle":"","family":"Paige","given":"G B","non-dropping-particle":"","parse-names":false,"suffix":""},{"dropping-particle":"","family":"Brown","given":"M","non-dropping-particle":"","parse-names":false,"suffix":""},{"dropping-particle":"","family":"Sulek","given":"C A","non-dropping-particle":"","parse-names":false,"suffix":""}],"container-title":"Journal of clinical anesthesia","id":"ITEM-1","issue":"4","issued":{"date-parts":[["2000","6"]]},"page":"315-8","title":"Differential effects of right versus left stellate ganglion block on left ventricular function in humans: an echocardiographic analysis.","type":"article-journal","volume":"12"},"uris":["http://www.mendeley.com/documents/?uuid=a3d781df-fa89-3f27-b2d4-3c6f499c93c7"]}],"mendeley":{"formattedCitation":"(Lobato, Kern, Paige, Brown, &amp; Sulek, 2000)","plainTextFormattedCitation":"(Lobato, Kern, Paige, Brown, &amp; Sulek, 2000)","previouslyFormattedCitation":"(Lobato, Kern, Paige, Brown, &amp; Sulek, 2000)"},"properties":{"noteIndex":0},"schema":"https://github.com/citation-style-language/schema/raw/master/csl-citation.json"}</w:instrText>
      </w:r>
      <w:r>
        <w:fldChar w:fldCharType="separate"/>
      </w:r>
      <w:r w:rsidRPr="0036070B">
        <w:rPr>
          <w:noProof/>
        </w:rPr>
        <w:t>(Lobato, Kern, Paige, Brown, &amp; Sulek, 2000)</w:t>
      </w:r>
      <w:r>
        <w:fldChar w:fldCharType="end"/>
      </w:r>
    </w:p>
    <w:p w14:paraId="2E5E4C62" w14:textId="45518DB0" w:rsidR="00446BDE" w:rsidRPr="00107F20" w:rsidRDefault="00665CFD" w:rsidP="00AB41E8">
      <w:pPr>
        <w:pStyle w:val="Heading1"/>
      </w:pPr>
      <w:r w:rsidRPr="00107F20">
        <w:br w:type="column"/>
      </w:r>
      <w:r w:rsidR="00446BDE" w:rsidRPr="00107F20">
        <w:lastRenderedPageBreak/>
        <w:t>REFERENCES</w:t>
      </w:r>
    </w:p>
    <w:p w14:paraId="341F13B7" w14:textId="3E7EC70B" w:rsidR="00446BDE" w:rsidRDefault="00446BDE" w:rsidP="00AB41E8"/>
    <w:p w14:paraId="01A588B6" w14:textId="51441F04" w:rsidR="00B7305E" w:rsidRPr="00B7305E" w:rsidRDefault="00107F20" w:rsidP="00B7305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7305E" w:rsidRPr="00B7305E">
        <w:rPr>
          <w:noProof/>
        </w:rPr>
        <w:t xml:space="preserve">Armando, I., Goldstein, D. S., Kirk, K. L., Dunn, B. B., Eisenhofer, G., Lenders, J., … Herscovitch, P. (2010). </w:t>
      </w:r>
      <w:r w:rsidR="00B7305E" w:rsidRPr="00B7305E">
        <w:rPr>
          <w:i/>
          <w:iCs/>
          <w:noProof/>
        </w:rPr>
        <w:t>Positron emission tomographic imaging of cardiac sympathetic Innervation using 6-[ 18 F]Fluorodopamine: Initial findings in humans</w:t>
      </w:r>
      <w:r w:rsidR="00B7305E" w:rsidRPr="00B7305E">
        <w:rPr>
          <w:noProof/>
        </w:rPr>
        <w:t xml:space="preserve">. </w:t>
      </w:r>
      <w:r w:rsidR="00B7305E" w:rsidRPr="00B7305E">
        <w:rPr>
          <w:i/>
          <w:iCs/>
          <w:noProof/>
        </w:rPr>
        <w:t>Journal of the American College of Cardiology</w:t>
      </w:r>
      <w:r w:rsidR="00B7305E" w:rsidRPr="00B7305E">
        <w:rPr>
          <w:noProof/>
        </w:rPr>
        <w:t xml:space="preserve"> (Vol. 22). https://doi.org/10.1016/0735-1097(93)90786-z</w:t>
      </w:r>
    </w:p>
    <w:p w14:paraId="467A5B4D"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Armour, J. A., Murphy, D. A., Yuan, B. X., Macdonald, S., &amp; Hopkins, D. A. (1997). Gross and microscopic anatomy of the human intrinsic cardiac nervous system. </w:t>
      </w:r>
      <w:r w:rsidRPr="00B7305E">
        <w:rPr>
          <w:i/>
          <w:iCs/>
          <w:noProof/>
        </w:rPr>
        <w:t>Anatomical Record</w:t>
      </w:r>
      <w:r w:rsidRPr="00B7305E">
        <w:rPr>
          <w:noProof/>
        </w:rPr>
        <w:t xml:space="preserve">, </w:t>
      </w:r>
      <w:r w:rsidRPr="00B7305E">
        <w:rPr>
          <w:i/>
          <w:iCs/>
          <w:noProof/>
        </w:rPr>
        <w:t>247</w:t>
      </w:r>
      <w:r w:rsidRPr="00B7305E">
        <w:rPr>
          <w:noProof/>
        </w:rPr>
        <w:t>(2), 289–298. https://doi.org/10.1002/(SICI)1097-0185(199702)247:2&lt;289::AID-AR15&gt;3.0.CO;2-L</w:t>
      </w:r>
    </w:p>
    <w:p w14:paraId="5F0D60C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arber, M. J., Mueller, T. M., Davies, B. G., Gill, R. M., &amp; Zipes, D. P. (1985). Interruption of sympathetic and vagal-mediated afferent responses by transmural myocardial infarction. </w:t>
      </w:r>
      <w:r w:rsidRPr="00B7305E">
        <w:rPr>
          <w:i/>
          <w:iCs/>
          <w:noProof/>
        </w:rPr>
        <w:t>Circulation</w:t>
      </w:r>
      <w:r w:rsidRPr="00B7305E">
        <w:rPr>
          <w:noProof/>
        </w:rPr>
        <w:t xml:space="preserve">, </w:t>
      </w:r>
      <w:r w:rsidRPr="00B7305E">
        <w:rPr>
          <w:i/>
          <w:iCs/>
          <w:noProof/>
        </w:rPr>
        <w:t>72</w:t>
      </w:r>
      <w:r w:rsidRPr="00B7305E">
        <w:rPr>
          <w:noProof/>
        </w:rPr>
        <w:t>(3), 623–631.</w:t>
      </w:r>
    </w:p>
    <w:p w14:paraId="1F45B1D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aumgart, D., Haude, M., Görge, G., Liu, F., Ge, J., Grosse-Eggebrecht, C., … Heusch, G. (1999). Augmented alpha-adrenergic constriction of atherosclerotic human coronary arteries. </w:t>
      </w:r>
      <w:r w:rsidRPr="00B7305E">
        <w:rPr>
          <w:i/>
          <w:iCs/>
          <w:noProof/>
        </w:rPr>
        <w:t>Circulation</w:t>
      </w:r>
      <w:r w:rsidRPr="00B7305E">
        <w:rPr>
          <w:noProof/>
        </w:rPr>
        <w:t xml:space="preserve">, </w:t>
      </w:r>
      <w:r w:rsidRPr="00B7305E">
        <w:rPr>
          <w:i/>
          <w:iCs/>
          <w:noProof/>
        </w:rPr>
        <w:t>99</w:t>
      </w:r>
      <w:r w:rsidRPr="00B7305E">
        <w:rPr>
          <w:noProof/>
        </w:rPr>
        <w:t>(16), 2090–2097.</w:t>
      </w:r>
    </w:p>
    <w:p w14:paraId="4FC55EC0"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au, S. L., Tolley, T. K., &amp; Saffitz, J. E. (1993). Heterogeneous transmural distribution of β-adrenergic receptor subtypes in failing human hearts. </w:t>
      </w:r>
      <w:r w:rsidRPr="00B7305E">
        <w:rPr>
          <w:i/>
          <w:iCs/>
          <w:noProof/>
        </w:rPr>
        <w:t>Circulation</w:t>
      </w:r>
      <w:r w:rsidRPr="00B7305E">
        <w:rPr>
          <w:noProof/>
        </w:rPr>
        <w:t xml:space="preserve">, </w:t>
      </w:r>
      <w:r w:rsidRPr="00B7305E">
        <w:rPr>
          <w:i/>
          <w:iCs/>
          <w:noProof/>
        </w:rPr>
        <w:t>88</w:t>
      </w:r>
      <w:r w:rsidRPr="00B7305E">
        <w:rPr>
          <w:noProof/>
        </w:rPr>
        <w:t>(6), 2501–2509. https://doi.org/10.1161/01.CIR.88.6.2501</w:t>
      </w:r>
    </w:p>
    <w:p w14:paraId="61D0C21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aumont, E., Salavatian, S., Southerland, E. M., Vinet, A., Jacquemet, V., Armour, J. A., &amp; Ardell, J. L. (2013). Network interactions within the canine intrinsic cardiac nervous system: Implications for reflex control of regional cardiac function. </w:t>
      </w:r>
      <w:r w:rsidRPr="00B7305E">
        <w:rPr>
          <w:i/>
          <w:iCs/>
          <w:noProof/>
        </w:rPr>
        <w:t>Journal of Physiology</w:t>
      </w:r>
      <w:r w:rsidRPr="00B7305E">
        <w:rPr>
          <w:noProof/>
        </w:rPr>
        <w:t xml:space="preserve">, </w:t>
      </w:r>
      <w:r w:rsidRPr="00B7305E">
        <w:rPr>
          <w:i/>
          <w:iCs/>
          <w:noProof/>
        </w:rPr>
        <w:t>591</w:t>
      </w:r>
      <w:r w:rsidRPr="00B7305E">
        <w:rPr>
          <w:noProof/>
        </w:rPr>
        <w:t>(18), 4515–4533. https://doi.org/10.1113/jphysiol.2013.259382</w:t>
      </w:r>
    </w:p>
    <w:p w14:paraId="20B1E99C"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ttoni, M., &amp; Zimmermann, M. (2002). Autonomic tone variations before the onset of paroxysmal atrial fibrillation. </w:t>
      </w:r>
      <w:r w:rsidRPr="00B7305E">
        <w:rPr>
          <w:i/>
          <w:iCs/>
          <w:noProof/>
        </w:rPr>
        <w:t>Circulation</w:t>
      </w:r>
      <w:r w:rsidRPr="00B7305E">
        <w:rPr>
          <w:noProof/>
        </w:rPr>
        <w:t xml:space="preserve">, </w:t>
      </w:r>
      <w:r w:rsidRPr="00B7305E">
        <w:rPr>
          <w:i/>
          <w:iCs/>
          <w:noProof/>
        </w:rPr>
        <w:t>105</w:t>
      </w:r>
      <w:r w:rsidRPr="00B7305E">
        <w:rPr>
          <w:noProof/>
        </w:rPr>
        <w:t>(23), 2753–2759.</w:t>
      </w:r>
    </w:p>
    <w:p w14:paraId="645BBA92"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rack, K. E., Patel, V. H., Coote, J. H., &amp; Ng, G. A. (2007). Nitric oxide mediates the vagal protective effect on ventricular fibrillation via effects on action potential duration restitution in the rabbit heart. </w:t>
      </w:r>
      <w:r w:rsidRPr="00B7305E">
        <w:rPr>
          <w:i/>
          <w:iCs/>
          <w:noProof/>
        </w:rPr>
        <w:t>Journal of Physiology</w:t>
      </w:r>
      <w:r w:rsidRPr="00B7305E">
        <w:rPr>
          <w:noProof/>
        </w:rPr>
        <w:t xml:space="preserve">, </w:t>
      </w:r>
      <w:r w:rsidRPr="00B7305E">
        <w:rPr>
          <w:i/>
          <w:iCs/>
          <w:noProof/>
        </w:rPr>
        <w:t>583</w:t>
      </w:r>
      <w:r w:rsidRPr="00B7305E">
        <w:rPr>
          <w:noProof/>
        </w:rPr>
        <w:t>(2), 695–704. https://doi.org/10.1113/jphysiol.2007.138461</w:t>
      </w:r>
    </w:p>
    <w:p w14:paraId="2E11560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ardinal, R., Pagé, P., Vermeulen, M., Ardell, J. L., &amp; Armour, J. A. (2009). Spatially divergent cardiac responses to nicotinic stimulation of ganglionated plexus neurons in the canine heart. </w:t>
      </w:r>
      <w:r w:rsidRPr="00B7305E">
        <w:rPr>
          <w:i/>
          <w:iCs/>
          <w:noProof/>
        </w:rPr>
        <w:t>Autonomic Neuroscience: Basic and Clinical</w:t>
      </w:r>
      <w:r w:rsidRPr="00B7305E">
        <w:rPr>
          <w:noProof/>
        </w:rPr>
        <w:t xml:space="preserve">, </w:t>
      </w:r>
      <w:r w:rsidRPr="00B7305E">
        <w:rPr>
          <w:i/>
          <w:iCs/>
          <w:noProof/>
        </w:rPr>
        <w:t>145</w:t>
      </w:r>
      <w:r w:rsidRPr="00B7305E">
        <w:rPr>
          <w:noProof/>
        </w:rPr>
        <w:t>(1–2), 55–62. https://doi.org/10.1016/j.autneu.2008.11.007</w:t>
      </w:r>
    </w:p>
    <w:p w14:paraId="6A1DD5A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ohn, P. F. (1980). Silent myocardial ischemia in patients with a defective anginal warning system. </w:t>
      </w:r>
      <w:r w:rsidRPr="00B7305E">
        <w:rPr>
          <w:i/>
          <w:iCs/>
          <w:noProof/>
        </w:rPr>
        <w:t>The American Journal of Cardiology</w:t>
      </w:r>
      <w:r w:rsidRPr="00B7305E">
        <w:rPr>
          <w:noProof/>
        </w:rPr>
        <w:t xml:space="preserve">, </w:t>
      </w:r>
      <w:r w:rsidRPr="00B7305E">
        <w:rPr>
          <w:i/>
          <w:iCs/>
          <w:noProof/>
        </w:rPr>
        <w:t>45</w:t>
      </w:r>
      <w:r w:rsidRPr="00B7305E">
        <w:rPr>
          <w:noProof/>
        </w:rPr>
        <w:t>(3), 697–702. https://doi.org/10.1016/S0002-9149(80)80024-5</w:t>
      </w:r>
    </w:p>
    <w:p w14:paraId="15997D33"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oote, J. H., &amp; Chauhan, R. A. (2016). The sympathetic innervation of the heart: Important new insights. </w:t>
      </w:r>
      <w:r w:rsidRPr="00B7305E">
        <w:rPr>
          <w:i/>
          <w:iCs/>
          <w:noProof/>
        </w:rPr>
        <w:t>Autonomic Neuroscience: Basic and Clinical</w:t>
      </w:r>
      <w:r w:rsidRPr="00B7305E">
        <w:rPr>
          <w:noProof/>
        </w:rPr>
        <w:t xml:space="preserve">, </w:t>
      </w:r>
      <w:r w:rsidRPr="00B7305E">
        <w:rPr>
          <w:i/>
          <w:iCs/>
          <w:noProof/>
        </w:rPr>
        <w:t>199</w:t>
      </w:r>
      <w:r w:rsidRPr="00B7305E">
        <w:rPr>
          <w:noProof/>
        </w:rPr>
        <w:t>, 17–23. https://doi.org/10.1016/j.autneu.2016.08.014</w:t>
      </w:r>
    </w:p>
    <w:p w14:paraId="3C64BCBC"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rystal, G. J., &amp; Salem, M. R. (2012). The Bainbridge and the “Reverse” Bainbridge Reflexes. </w:t>
      </w:r>
      <w:r w:rsidRPr="00B7305E">
        <w:rPr>
          <w:i/>
          <w:iCs/>
          <w:noProof/>
        </w:rPr>
        <w:t>Anesthesia &amp; Analgesia</w:t>
      </w:r>
      <w:r w:rsidRPr="00B7305E">
        <w:rPr>
          <w:noProof/>
        </w:rPr>
        <w:t xml:space="preserve">, </w:t>
      </w:r>
      <w:r w:rsidRPr="00B7305E">
        <w:rPr>
          <w:i/>
          <w:iCs/>
          <w:noProof/>
        </w:rPr>
        <w:t>114</w:t>
      </w:r>
      <w:r w:rsidRPr="00B7305E">
        <w:rPr>
          <w:noProof/>
        </w:rPr>
        <w:t>(3), 520–532. https://doi.org/10.1213/ane.0b013e3182312e21</w:t>
      </w:r>
    </w:p>
    <w:p w14:paraId="7FA93C6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Dickerson, L. W., Rodak, D. J., Fleming, T. J., Gatti, P. J., Massari, V. J., McKenzie, J. C., &amp; Gillis, R. A. (1998). Parasympathetic neurons in the cranial medial ventricular fat pad on the dog heart selectively decrease ventricular contractility. </w:t>
      </w:r>
      <w:r w:rsidRPr="00B7305E">
        <w:rPr>
          <w:i/>
          <w:iCs/>
          <w:noProof/>
        </w:rPr>
        <w:t>Journal of the Autonomic Nervous System</w:t>
      </w:r>
      <w:r w:rsidRPr="00B7305E">
        <w:rPr>
          <w:noProof/>
        </w:rPr>
        <w:t xml:space="preserve">, </w:t>
      </w:r>
      <w:r w:rsidRPr="00B7305E">
        <w:rPr>
          <w:i/>
          <w:iCs/>
          <w:noProof/>
        </w:rPr>
        <w:t>70</w:t>
      </w:r>
      <w:r w:rsidRPr="00B7305E">
        <w:rPr>
          <w:noProof/>
        </w:rPr>
        <w:t>(1–2), 129–141. https://doi.org/10.1016/S0165-1838(98)00048-4</w:t>
      </w:r>
    </w:p>
    <w:p w14:paraId="1A7F3F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B7305E">
        <w:rPr>
          <w:i/>
          <w:iCs/>
          <w:noProof/>
        </w:rPr>
        <w:t>Physiology</w:t>
      </w:r>
      <w:r w:rsidRPr="00B7305E">
        <w:rPr>
          <w:noProof/>
        </w:rPr>
        <w:t>, 261–269.</w:t>
      </w:r>
    </w:p>
    <w:p w14:paraId="1EC2ED10"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Gatti, P. J., Johnson, T. A., Phan, P., Jordan, I. K., Coleman, W., &amp; Massari, V. J. (1995). The physiological and anatomical demonstration of functionally selective parasympathetic ganglia located in discrete fat pads on the feline myocardium. </w:t>
      </w:r>
      <w:r w:rsidRPr="00B7305E">
        <w:rPr>
          <w:i/>
          <w:iCs/>
          <w:noProof/>
        </w:rPr>
        <w:t>Journal of the Autonomic Nervous System</w:t>
      </w:r>
      <w:r w:rsidRPr="00B7305E">
        <w:rPr>
          <w:noProof/>
        </w:rPr>
        <w:t xml:space="preserve">, </w:t>
      </w:r>
      <w:r w:rsidRPr="00B7305E">
        <w:rPr>
          <w:i/>
          <w:iCs/>
          <w:noProof/>
        </w:rPr>
        <w:t>51</w:t>
      </w:r>
      <w:r w:rsidRPr="00B7305E">
        <w:rPr>
          <w:noProof/>
        </w:rPr>
        <w:t>(3), 255–259. https://doi.org/10.1016/0165-1838(94)00139-B</w:t>
      </w:r>
    </w:p>
    <w:p w14:paraId="370D537B"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Gray, A. L., Johnson, T. A., Ardell, J. L., &amp; Massari, V. J. (2004). Parasympathetic control of the heart. II. A novel interganglionic intrinsic cardiac circuit mediates neural control of heart rate. </w:t>
      </w:r>
      <w:r w:rsidRPr="00B7305E">
        <w:rPr>
          <w:i/>
          <w:iCs/>
          <w:noProof/>
        </w:rPr>
        <w:t>Journal of Applied Physiology</w:t>
      </w:r>
      <w:r w:rsidRPr="00B7305E">
        <w:rPr>
          <w:noProof/>
        </w:rPr>
        <w:t xml:space="preserve">, </w:t>
      </w:r>
      <w:r w:rsidRPr="00B7305E">
        <w:rPr>
          <w:i/>
          <w:iCs/>
          <w:noProof/>
        </w:rPr>
        <w:t>96</w:t>
      </w:r>
      <w:r w:rsidRPr="00B7305E">
        <w:rPr>
          <w:noProof/>
        </w:rPr>
        <w:t>(6), 2273–2278. https://doi.org/10.1152/japplphysiol.00616.2003</w:t>
      </w:r>
    </w:p>
    <w:p w14:paraId="1548794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Hardwick, J. C., Ryan, S. E., Beaumont, E., Ardell, J. L., &amp; Southerland, E. M. (2014). Dynamic remodeling of the guinea pig intrinsic cardiac plexus induced by chronic myocardial infarction. </w:t>
      </w:r>
      <w:r w:rsidRPr="00B7305E">
        <w:rPr>
          <w:i/>
          <w:iCs/>
          <w:noProof/>
        </w:rPr>
        <w:t>Autonomic Neuroscience: Basic and Clinical</w:t>
      </w:r>
      <w:r w:rsidRPr="00B7305E">
        <w:rPr>
          <w:noProof/>
        </w:rPr>
        <w:t xml:space="preserve">, </w:t>
      </w:r>
      <w:r w:rsidRPr="00B7305E">
        <w:rPr>
          <w:i/>
          <w:iCs/>
          <w:noProof/>
        </w:rPr>
        <w:t>181</w:t>
      </w:r>
      <w:r w:rsidRPr="00B7305E">
        <w:rPr>
          <w:noProof/>
        </w:rPr>
        <w:t>(1), 4–12. https://doi.org/10.1016/j.autneu.2013.10.008</w:t>
      </w:r>
    </w:p>
    <w:p w14:paraId="1860E88B"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Herring, N., Lokale, M. N., Danson, E. J., Heaton, D. A., &amp; Paterson, D. J. (2008). Neuropeptide Y reduces acetylcholine release and vagal bradycardia via a Y2 receptor-mediated, protein kinase C-dependent pathway. </w:t>
      </w:r>
      <w:r w:rsidRPr="00B7305E">
        <w:rPr>
          <w:i/>
          <w:iCs/>
          <w:noProof/>
        </w:rPr>
        <w:t>Journal of Molecular and Cellular Cardiology</w:t>
      </w:r>
      <w:r w:rsidRPr="00B7305E">
        <w:rPr>
          <w:noProof/>
        </w:rPr>
        <w:t xml:space="preserve">, </w:t>
      </w:r>
      <w:r w:rsidRPr="00B7305E">
        <w:rPr>
          <w:i/>
          <w:iCs/>
          <w:noProof/>
        </w:rPr>
        <w:t>44</w:t>
      </w:r>
      <w:r w:rsidRPr="00B7305E">
        <w:rPr>
          <w:noProof/>
        </w:rPr>
        <w:t>(3), 477–485. https://doi.org/10.1016/j.yjmcc.2007.10.001</w:t>
      </w:r>
    </w:p>
    <w:p w14:paraId="58C5D0DF" w14:textId="77777777" w:rsidR="00B7305E" w:rsidRPr="00B7305E" w:rsidRDefault="00B7305E" w:rsidP="00B7305E">
      <w:pPr>
        <w:widowControl w:val="0"/>
        <w:autoSpaceDE w:val="0"/>
        <w:autoSpaceDN w:val="0"/>
        <w:adjustRightInd w:val="0"/>
        <w:ind w:left="480" w:hanging="480"/>
        <w:rPr>
          <w:noProof/>
        </w:rPr>
      </w:pPr>
      <w:r w:rsidRPr="00B7305E">
        <w:rPr>
          <w:noProof/>
        </w:rPr>
        <w:lastRenderedPageBreak/>
        <w:t xml:space="preserve">Hoover, D. B., Isaacs, E. R., Jacques, F., Hoard, J. L., Pagé, P., &amp; Armour, J. A. (2009). Localization of multiple neurotransmitters in surgically derived specimens of human atrial ganglia. </w:t>
      </w:r>
      <w:r w:rsidRPr="00B7305E">
        <w:rPr>
          <w:i/>
          <w:iCs/>
          <w:noProof/>
        </w:rPr>
        <w:t>Neuroscience</w:t>
      </w:r>
      <w:r w:rsidRPr="00B7305E">
        <w:rPr>
          <w:noProof/>
        </w:rPr>
        <w:t xml:space="preserve">, </w:t>
      </w:r>
      <w:r w:rsidRPr="00B7305E">
        <w:rPr>
          <w:i/>
          <w:iCs/>
          <w:noProof/>
        </w:rPr>
        <w:t>164</w:t>
      </w:r>
      <w:r w:rsidRPr="00B7305E">
        <w:rPr>
          <w:noProof/>
        </w:rPr>
        <w:t>(3), 1170–1179. https://doi.org/10.1016/j.neuroscience.2009.09.001</w:t>
      </w:r>
    </w:p>
    <w:p w14:paraId="37EAD39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Skale, B. T., &amp; Zipes, D. P. (1988). Effects of ischemia on cardiac afferent sympathetic and vagal reflexes in dog. </w:t>
      </w:r>
      <w:r w:rsidRPr="00B7305E">
        <w:rPr>
          <w:i/>
          <w:iCs/>
          <w:noProof/>
        </w:rPr>
        <w:t>American Journal of Physiology-Heart and Circulatory Physiology</w:t>
      </w:r>
      <w:r w:rsidRPr="00B7305E">
        <w:rPr>
          <w:noProof/>
        </w:rPr>
        <w:t xml:space="preserve">, </w:t>
      </w:r>
      <w:r w:rsidRPr="00B7305E">
        <w:rPr>
          <w:i/>
          <w:iCs/>
          <w:noProof/>
        </w:rPr>
        <w:t>255</w:t>
      </w:r>
      <w:r w:rsidRPr="00B7305E">
        <w:rPr>
          <w:noProof/>
        </w:rPr>
        <w:t>(1), H26–H35. https://doi.org/10.1152/ajpheart.1988.255.1.H26</w:t>
      </w:r>
    </w:p>
    <w:p w14:paraId="46C3A31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amp; Zipes, D. P. (1987). Results of sympathetic denervation in the canine heart: Supersensitivity that may be arrhythmogenic. </w:t>
      </w:r>
      <w:r w:rsidRPr="00B7305E">
        <w:rPr>
          <w:i/>
          <w:iCs/>
          <w:noProof/>
        </w:rPr>
        <w:t>Circulation</w:t>
      </w:r>
      <w:r w:rsidRPr="00B7305E">
        <w:rPr>
          <w:noProof/>
        </w:rPr>
        <w:t xml:space="preserve">, </w:t>
      </w:r>
      <w:r w:rsidRPr="00B7305E">
        <w:rPr>
          <w:i/>
          <w:iCs/>
          <w:noProof/>
        </w:rPr>
        <w:t>75</w:t>
      </w:r>
      <w:r w:rsidRPr="00B7305E">
        <w:rPr>
          <w:noProof/>
        </w:rPr>
        <w:t>(4), 877–887. https://doi.org/10.1161/01.CIR.75.4.877</w:t>
      </w:r>
    </w:p>
    <w:p w14:paraId="5A5395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amp; Zipes, D. P. (1988). Time course of denervation of efferent sympathetic and vagal nerves after occlusion of the coronary artery in the canine heart. </w:t>
      </w:r>
      <w:r w:rsidRPr="00B7305E">
        <w:rPr>
          <w:i/>
          <w:iCs/>
          <w:noProof/>
        </w:rPr>
        <w:t>Circulation Research</w:t>
      </w:r>
      <w:r w:rsidRPr="00B7305E">
        <w:rPr>
          <w:noProof/>
        </w:rPr>
        <w:t xml:space="preserve">, </w:t>
      </w:r>
      <w:r w:rsidRPr="00B7305E">
        <w:rPr>
          <w:i/>
          <w:iCs/>
          <w:noProof/>
        </w:rPr>
        <w:t>62</w:t>
      </w:r>
      <w:r w:rsidRPr="00B7305E">
        <w:rPr>
          <w:noProof/>
        </w:rPr>
        <w:t>(6), 1111–1120.</w:t>
      </w:r>
    </w:p>
    <w:p w14:paraId="53AA606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ever, J. D., Ahmed, M., &amp; Irvine, G. (1965). Neuromuscular and intercellular relationships in the coronary arterioles. A morphological and quantitative study by light and electron microscopy. </w:t>
      </w:r>
      <w:r w:rsidRPr="00B7305E">
        <w:rPr>
          <w:i/>
          <w:iCs/>
          <w:noProof/>
        </w:rPr>
        <w:t>Journal of Anatomy</w:t>
      </w:r>
      <w:r w:rsidRPr="00B7305E">
        <w:rPr>
          <w:noProof/>
        </w:rPr>
        <w:t xml:space="preserve">, </w:t>
      </w:r>
      <w:r w:rsidRPr="00B7305E">
        <w:rPr>
          <w:i/>
          <w:iCs/>
          <w:noProof/>
        </w:rPr>
        <w:t>99</w:t>
      </w:r>
      <w:r w:rsidRPr="00B7305E">
        <w:rPr>
          <w:noProof/>
        </w:rPr>
        <w:t>(Pt 4), 829–840.</w:t>
      </w:r>
    </w:p>
    <w:p w14:paraId="4A417D6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evy, M. N. (1971). </w:t>
      </w:r>
      <w:r w:rsidRPr="00B7305E">
        <w:rPr>
          <w:i/>
          <w:iCs/>
          <w:noProof/>
        </w:rPr>
        <w:t>Brief Reviews Sympathetlc-Parasympathetic Interactions in the Heart</w:t>
      </w:r>
      <w:r w:rsidRPr="00B7305E">
        <w:rPr>
          <w:noProof/>
        </w:rPr>
        <w:t xml:space="preserve">. </w:t>
      </w:r>
      <w:r w:rsidRPr="00B7305E">
        <w:rPr>
          <w:i/>
          <w:iCs/>
          <w:noProof/>
        </w:rPr>
        <w:t>Circulation Research An Official Journal of the American MI ear t Association</w:t>
      </w:r>
      <w:r w:rsidRPr="00B7305E">
        <w:rPr>
          <w:noProof/>
        </w:rPr>
        <w:t>.</w:t>
      </w:r>
    </w:p>
    <w:p w14:paraId="4D74A96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iu, Y., Yue, W. S., Liao, S. Y., Zhang, Y., Au, K. W., Shuto, C., … Tse, H. F. (2012). Thoracic spinal cord stimulation improves cardiac contractile function and myocardial oxygen consumption in a porcine model of ischemic heart failure. </w:t>
      </w:r>
      <w:r w:rsidRPr="00B7305E">
        <w:rPr>
          <w:i/>
          <w:iCs/>
          <w:noProof/>
        </w:rPr>
        <w:t>Journal of Cardiovascular Electrophysiology</w:t>
      </w:r>
      <w:r w:rsidRPr="00B7305E">
        <w:rPr>
          <w:noProof/>
        </w:rPr>
        <w:t xml:space="preserve">, </w:t>
      </w:r>
      <w:r w:rsidRPr="00B7305E">
        <w:rPr>
          <w:i/>
          <w:iCs/>
          <w:noProof/>
        </w:rPr>
        <w:t>23</w:t>
      </w:r>
      <w:r w:rsidRPr="00B7305E">
        <w:rPr>
          <w:noProof/>
        </w:rPr>
        <w:t>(5), 534–540. https://doi.org/10.1111/j.1540-8167.2011.02230.x</w:t>
      </w:r>
    </w:p>
    <w:p w14:paraId="0F942EE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 L. W., Scherlag, B. J., Chang, H. Y., Lin, Y. J., Chen, S. A., &amp; Po, S. S. (2013). Paradoxical long-term proarrhythmic effects after ablating the head station ganglionated plexi of the vagal innervation to the heart. </w:t>
      </w:r>
      <w:r w:rsidRPr="00B7305E">
        <w:rPr>
          <w:i/>
          <w:iCs/>
          <w:noProof/>
        </w:rPr>
        <w:t>Heart Rhythm</w:t>
      </w:r>
      <w:r w:rsidRPr="00B7305E">
        <w:rPr>
          <w:noProof/>
        </w:rPr>
        <w:t xml:space="preserve">, </w:t>
      </w:r>
      <w:r w:rsidRPr="00B7305E">
        <w:rPr>
          <w:i/>
          <w:iCs/>
          <w:noProof/>
        </w:rPr>
        <w:t>10</w:t>
      </w:r>
      <w:r w:rsidRPr="00B7305E">
        <w:rPr>
          <w:noProof/>
        </w:rPr>
        <w:t>(5), 751–757. https://doi.org/10.1016/j.hrthm.2013.01.030</w:t>
      </w:r>
    </w:p>
    <w:p w14:paraId="42D86D9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bato, E. B., Kern, K. B., Paige, G. B., Brown, M., &amp; Sulek, C. A. (2000). Differential effects of right versus left stellate ganglion block on left ventricular function in humans: an echocardiographic analysis. </w:t>
      </w:r>
      <w:r w:rsidRPr="00B7305E">
        <w:rPr>
          <w:i/>
          <w:iCs/>
          <w:noProof/>
        </w:rPr>
        <w:t>Journal of Clinical Anesthesia</w:t>
      </w:r>
      <w:r w:rsidRPr="00B7305E">
        <w:rPr>
          <w:noProof/>
        </w:rPr>
        <w:t xml:space="preserve">, </w:t>
      </w:r>
      <w:r w:rsidRPr="00B7305E">
        <w:rPr>
          <w:i/>
          <w:iCs/>
          <w:noProof/>
        </w:rPr>
        <w:t>12</w:t>
      </w:r>
      <w:r w:rsidRPr="00B7305E">
        <w:rPr>
          <w:noProof/>
        </w:rPr>
        <w:t>(4), 315–318.</w:t>
      </w:r>
    </w:p>
    <w:p w14:paraId="03F14EF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wn, B. (1979). Sudden cardiac death -- 1978. </w:t>
      </w:r>
      <w:r w:rsidRPr="00B7305E">
        <w:rPr>
          <w:i/>
          <w:iCs/>
          <w:noProof/>
        </w:rPr>
        <w:t>Circulation</w:t>
      </w:r>
      <w:r w:rsidRPr="00B7305E">
        <w:rPr>
          <w:noProof/>
        </w:rPr>
        <w:t xml:space="preserve">, </w:t>
      </w:r>
      <w:r w:rsidRPr="00B7305E">
        <w:rPr>
          <w:i/>
          <w:iCs/>
          <w:noProof/>
        </w:rPr>
        <w:t>60</w:t>
      </w:r>
      <w:r w:rsidRPr="00B7305E">
        <w:rPr>
          <w:noProof/>
        </w:rPr>
        <w:t>(7), 1593–1599. https://doi.org/10.1161/01.CIR.60.7.1593</w:t>
      </w:r>
    </w:p>
    <w:p w14:paraId="5B6F1F0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u, Z., Scherlag, B. J., Lin, J., Yu, L., Guo, J. H., Niu, G., … Po, S. S. (2009). Autonomic mechanism for initiation of rapid firing from atria and pulmonary veins: Evidence by ablation of ganglionated plexi. </w:t>
      </w:r>
      <w:r w:rsidRPr="00B7305E">
        <w:rPr>
          <w:i/>
          <w:iCs/>
          <w:noProof/>
        </w:rPr>
        <w:t>Cardiovascular Research</w:t>
      </w:r>
      <w:r w:rsidRPr="00B7305E">
        <w:rPr>
          <w:noProof/>
        </w:rPr>
        <w:t xml:space="preserve">, </w:t>
      </w:r>
      <w:r w:rsidRPr="00B7305E">
        <w:rPr>
          <w:i/>
          <w:iCs/>
          <w:noProof/>
        </w:rPr>
        <w:t>84</w:t>
      </w:r>
      <w:r w:rsidRPr="00B7305E">
        <w:rPr>
          <w:noProof/>
        </w:rPr>
        <w:t>(2), 245–252. https://doi.org/10.1093/cvr/cvp194</w:t>
      </w:r>
    </w:p>
    <w:p w14:paraId="51069D2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liani, A., Recordati, G., &amp; Schwartz, P. J. (1973). Nervous activity of afferent cardiac sympathetic fibres with atrial and ventricular endings. </w:t>
      </w:r>
      <w:r w:rsidRPr="00B7305E">
        <w:rPr>
          <w:i/>
          <w:iCs/>
          <w:noProof/>
        </w:rPr>
        <w:t>The Journal of Physiology</w:t>
      </w:r>
      <w:r w:rsidRPr="00B7305E">
        <w:rPr>
          <w:noProof/>
        </w:rPr>
        <w:t xml:space="preserve">, </w:t>
      </w:r>
      <w:r w:rsidRPr="00B7305E">
        <w:rPr>
          <w:i/>
          <w:iCs/>
          <w:noProof/>
        </w:rPr>
        <w:t>229</w:t>
      </w:r>
      <w:r w:rsidRPr="00B7305E">
        <w:rPr>
          <w:noProof/>
        </w:rPr>
        <w:t>(2), 457–469. https://doi.org/10.1113/jphysiol.1973.sp010147</w:t>
      </w:r>
    </w:p>
    <w:p w14:paraId="05C77E7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liani, Alberto, Pagani, M., Pizzinelli, P., Furlan, R., &amp; Guzzetti, S. (1983). Cardiovascular reflexes mediated by sympathetic afferent fibers. </w:t>
      </w:r>
      <w:r w:rsidRPr="00B7305E">
        <w:rPr>
          <w:i/>
          <w:iCs/>
          <w:noProof/>
        </w:rPr>
        <w:t>Journal of the Autonomic Nervous System</w:t>
      </w:r>
      <w:r w:rsidRPr="00B7305E">
        <w:rPr>
          <w:noProof/>
        </w:rPr>
        <w:t xml:space="preserve">, </w:t>
      </w:r>
      <w:r w:rsidRPr="00B7305E">
        <w:rPr>
          <w:i/>
          <w:iCs/>
          <w:noProof/>
        </w:rPr>
        <w:t>7</w:t>
      </w:r>
      <w:r w:rsidRPr="00B7305E">
        <w:rPr>
          <w:noProof/>
        </w:rPr>
        <w:t>(3–4), 295–301. https://doi.org/10.1016/0165-1838(83)90082-6</w:t>
      </w:r>
    </w:p>
    <w:p w14:paraId="514B75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pas, S. (1998). The rhythmicity of sympathetic nerve activity. </w:t>
      </w:r>
      <w:r w:rsidRPr="00B7305E">
        <w:rPr>
          <w:i/>
          <w:iCs/>
          <w:noProof/>
        </w:rPr>
        <w:t>Progress in Neurobiology</w:t>
      </w:r>
      <w:r w:rsidRPr="00B7305E">
        <w:rPr>
          <w:noProof/>
        </w:rPr>
        <w:t xml:space="preserve">, </w:t>
      </w:r>
      <w:r w:rsidRPr="00B7305E">
        <w:rPr>
          <w:i/>
          <w:iCs/>
          <w:noProof/>
        </w:rPr>
        <w:t>56</w:t>
      </w:r>
      <w:r w:rsidRPr="00B7305E">
        <w:rPr>
          <w:noProof/>
        </w:rPr>
        <w:t>(1), 65–96. https://doi.org/10.1016/S0301-0082(98)00030-6</w:t>
      </w:r>
    </w:p>
    <w:p w14:paraId="56F6A3C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cMahon, N. C., Drinkhill, M. J., &amp; Hainsworth, R. (1996). Vascular responses to stimulation of carotid, aortic and coronary artery baroreceptors with pulsatile and non-pulsatile pressures in anaesthetized dogs. </w:t>
      </w:r>
      <w:r w:rsidRPr="00B7305E">
        <w:rPr>
          <w:i/>
          <w:iCs/>
          <w:noProof/>
        </w:rPr>
        <w:t>Experimental Physiology</w:t>
      </w:r>
      <w:r w:rsidRPr="00B7305E">
        <w:rPr>
          <w:noProof/>
        </w:rPr>
        <w:t xml:space="preserve">, </w:t>
      </w:r>
      <w:r w:rsidRPr="00B7305E">
        <w:rPr>
          <w:i/>
          <w:iCs/>
          <w:noProof/>
        </w:rPr>
        <w:t>81</w:t>
      </w:r>
      <w:r w:rsidRPr="00B7305E">
        <w:rPr>
          <w:noProof/>
        </w:rPr>
        <w:t>(6), 969–981. https://doi.org/10.1113/expphysiol.1996.sp003997</w:t>
      </w:r>
    </w:p>
    <w:p w14:paraId="4EF64EC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inisi, A J, &amp; Thames, M. D. (1993). Distribution of left ventricular sympathetic afferents demonstrated by reflex responses to transmural myocardial ischemia and to intracoronary and epicardial bradykinin. </w:t>
      </w:r>
      <w:r w:rsidRPr="00B7305E">
        <w:rPr>
          <w:i/>
          <w:iCs/>
          <w:noProof/>
        </w:rPr>
        <w:t>Circulation</w:t>
      </w:r>
      <w:r w:rsidRPr="00B7305E">
        <w:rPr>
          <w:noProof/>
        </w:rPr>
        <w:t xml:space="preserve">, </w:t>
      </w:r>
      <w:r w:rsidRPr="00B7305E">
        <w:rPr>
          <w:i/>
          <w:iCs/>
          <w:noProof/>
        </w:rPr>
        <w:t>87</w:t>
      </w:r>
      <w:r w:rsidRPr="00B7305E">
        <w:rPr>
          <w:noProof/>
        </w:rPr>
        <w:t>(1), 240–246.</w:t>
      </w:r>
    </w:p>
    <w:p w14:paraId="5A3A072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inisi, Anthony J, &amp; Thames, M. D. (1991). Activation of cardiac sympathetic afferents during coronary occlusion. Evidence for reflex activation of sympathetic nervous system during transmural myocardial ischemia in the dog. </w:t>
      </w:r>
      <w:r w:rsidRPr="00B7305E">
        <w:rPr>
          <w:i/>
          <w:iCs/>
          <w:noProof/>
        </w:rPr>
        <w:t>Circulation</w:t>
      </w:r>
      <w:r w:rsidRPr="00B7305E">
        <w:rPr>
          <w:noProof/>
        </w:rPr>
        <w:t xml:space="preserve">, </w:t>
      </w:r>
      <w:r w:rsidRPr="00B7305E">
        <w:rPr>
          <w:i/>
          <w:iCs/>
          <w:noProof/>
        </w:rPr>
        <w:t>84</w:t>
      </w:r>
      <w:r w:rsidRPr="00B7305E">
        <w:rPr>
          <w:noProof/>
        </w:rPr>
        <w:t>(1), 357–367. https://doi.org/10.1161/01.CIR.84.1.357</w:t>
      </w:r>
    </w:p>
    <w:p w14:paraId="7F326173"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urphree, S. S., &amp; Saffitz, J. E. (1988). Delineation of the distribution of beta-adrenergic receptor subtypes in canine myocardium. </w:t>
      </w:r>
      <w:r w:rsidRPr="00B7305E">
        <w:rPr>
          <w:i/>
          <w:iCs/>
          <w:noProof/>
        </w:rPr>
        <w:t>Circulation Research</w:t>
      </w:r>
      <w:r w:rsidRPr="00B7305E">
        <w:rPr>
          <w:noProof/>
        </w:rPr>
        <w:t xml:space="preserve">, </w:t>
      </w:r>
      <w:r w:rsidRPr="00B7305E">
        <w:rPr>
          <w:i/>
          <w:iCs/>
          <w:noProof/>
        </w:rPr>
        <w:t>63</w:t>
      </w:r>
      <w:r w:rsidRPr="00B7305E">
        <w:rPr>
          <w:noProof/>
        </w:rPr>
        <w:t>(1), 117–125.</w:t>
      </w:r>
    </w:p>
    <w:p w14:paraId="4AD16EA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Opthof, T., Misier, A. R., Coronel, R., Vermeulen, J. T., Verberne, H. J., Frank, R. G., … Janse, M. J. (1991). Dispersion of refractoriness in canine ventricular myocardium. Effects of sympathetic stimulation. </w:t>
      </w:r>
      <w:r w:rsidRPr="00B7305E">
        <w:rPr>
          <w:i/>
          <w:iCs/>
          <w:noProof/>
        </w:rPr>
        <w:t>Circulation Research</w:t>
      </w:r>
      <w:r w:rsidRPr="00B7305E">
        <w:rPr>
          <w:noProof/>
        </w:rPr>
        <w:t xml:space="preserve">, </w:t>
      </w:r>
      <w:r w:rsidRPr="00B7305E">
        <w:rPr>
          <w:i/>
          <w:iCs/>
          <w:noProof/>
        </w:rPr>
        <w:t>68</w:t>
      </w:r>
      <w:r w:rsidRPr="00B7305E">
        <w:rPr>
          <w:noProof/>
        </w:rPr>
        <w:t>(5), 1204–1215.</w:t>
      </w:r>
    </w:p>
    <w:p w14:paraId="5F8E58C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gani, M., Pizzinelli, P., Bergamaschi, M., &amp; Malliani, A. (1982). A positive feedback sympathetic pressor reflex during stretch of the thoracic aorta in conscious dogs. </w:t>
      </w:r>
      <w:r w:rsidRPr="00B7305E">
        <w:rPr>
          <w:i/>
          <w:iCs/>
          <w:noProof/>
        </w:rPr>
        <w:t>Circulation Research</w:t>
      </w:r>
      <w:r w:rsidRPr="00B7305E">
        <w:rPr>
          <w:noProof/>
        </w:rPr>
        <w:t xml:space="preserve">, </w:t>
      </w:r>
      <w:r w:rsidRPr="00B7305E">
        <w:rPr>
          <w:i/>
          <w:iCs/>
          <w:noProof/>
        </w:rPr>
        <w:t>50</w:t>
      </w:r>
      <w:r w:rsidRPr="00B7305E">
        <w:rPr>
          <w:noProof/>
        </w:rPr>
        <w:t>(1), 125–132.</w:t>
      </w:r>
    </w:p>
    <w:p w14:paraId="72F0A3E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gani, M., Pizzinelli, P., Furlan, R., Guzzetti, S., Rimoldi, O., &amp; Malliani, A. (1981). A sympathetic hypertensive reflex from the heart of conscious dogs. </w:t>
      </w:r>
      <w:r w:rsidRPr="00B7305E">
        <w:rPr>
          <w:i/>
          <w:iCs/>
          <w:noProof/>
        </w:rPr>
        <w:t>Clinical Science (London, England : 1979)</w:t>
      </w:r>
      <w:r w:rsidRPr="00B7305E">
        <w:rPr>
          <w:noProof/>
        </w:rPr>
        <w:t xml:space="preserve">, </w:t>
      </w:r>
      <w:r w:rsidRPr="00B7305E">
        <w:rPr>
          <w:i/>
          <w:iCs/>
          <w:noProof/>
        </w:rPr>
        <w:t xml:space="preserve">61 Suppl </w:t>
      </w:r>
      <w:r w:rsidRPr="00B7305E">
        <w:rPr>
          <w:i/>
          <w:iCs/>
          <w:noProof/>
        </w:rPr>
        <w:lastRenderedPageBreak/>
        <w:t>7</w:t>
      </w:r>
      <w:r w:rsidRPr="00B7305E">
        <w:rPr>
          <w:noProof/>
        </w:rPr>
        <w:t>, 181s-183s.</w:t>
      </w:r>
    </w:p>
    <w:p w14:paraId="14CCDE6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rdini, B. J., Lund, D. D., &amp; Schmid, P. G. (1989). Organization of the sympathetic postganglionic innervation of the rat heart. </w:t>
      </w:r>
      <w:r w:rsidRPr="00B7305E">
        <w:rPr>
          <w:i/>
          <w:iCs/>
          <w:noProof/>
        </w:rPr>
        <w:t>Journal of the Autonomic Nervous System</w:t>
      </w:r>
      <w:r w:rsidRPr="00B7305E">
        <w:rPr>
          <w:noProof/>
        </w:rPr>
        <w:t xml:space="preserve">, </w:t>
      </w:r>
      <w:r w:rsidRPr="00B7305E">
        <w:rPr>
          <w:i/>
          <w:iCs/>
          <w:noProof/>
        </w:rPr>
        <w:t>28</w:t>
      </w:r>
      <w:r w:rsidRPr="00B7305E">
        <w:rPr>
          <w:noProof/>
        </w:rPr>
        <w:t>(3), 193–201. https://doi.org/10.1016/0165-1838(89)90146-X</w:t>
      </w:r>
    </w:p>
    <w:p w14:paraId="127D47F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B7305E">
        <w:rPr>
          <w:i/>
          <w:iCs/>
          <w:noProof/>
        </w:rPr>
        <w:t>Cell and Tissue Research</w:t>
      </w:r>
      <w:r w:rsidRPr="00B7305E">
        <w:rPr>
          <w:noProof/>
        </w:rPr>
        <w:t xml:space="preserve">, </w:t>
      </w:r>
      <w:r w:rsidRPr="00B7305E">
        <w:rPr>
          <w:i/>
          <w:iCs/>
          <w:noProof/>
        </w:rPr>
        <w:t>323</w:t>
      </w:r>
      <w:r w:rsidRPr="00B7305E">
        <w:rPr>
          <w:noProof/>
        </w:rPr>
        <w:t>(2), 197–209. https://doi.org/10.1007/s00441-005-0074-3</w:t>
      </w:r>
    </w:p>
    <w:p w14:paraId="6B3EEF86"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tterson, E., Jackman, W. M., Beckman, K. J., Lazzara, R., Lockwood, D., Scherlag, B. J., … Po, S. (2007). Spontaneous pulmonary vein firing in man: relationship to tachycardia-pause early afterdepolarizations and triggered arrhythmia in canine pulmonary veins in vitro. </w:t>
      </w:r>
      <w:r w:rsidRPr="00B7305E">
        <w:rPr>
          <w:i/>
          <w:iCs/>
          <w:noProof/>
        </w:rPr>
        <w:t>Journal of Cardiovascular Electrophysiology</w:t>
      </w:r>
      <w:r w:rsidRPr="00B7305E">
        <w:rPr>
          <w:noProof/>
        </w:rPr>
        <w:t xml:space="preserve">, </w:t>
      </w:r>
      <w:r w:rsidRPr="00B7305E">
        <w:rPr>
          <w:i/>
          <w:iCs/>
          <w:noProof/>
        </w:rPr>
        <w:t>18</w:t>
      </w:r>
      <w:r w:rsidRPr="00B7305E">
        <w:rPr>
          <w:noProof/>
        </w:rPr>
        <w:t>(10), 1067–1075. https://doi.org/10.1111/j.1540-8167.2007.00909.x</w:t>
      </w:r>
    </w:p>
    <w:p w14:paraId="6877E03D"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a, D. H., Saburkina, I., Rysevaite, K., Inokaitis, H., Jokubauskas, M., Jalife, J., &amp; Pauziene, N. (2013). Neuroanatomy of the murine cardiac conduction system. </w:t>
      </w:r>
      <w:r w:rsidRPr="00B7305E">
        <w:rPr>
          <w:i/>
          <w:iCs/>
          <w:noProof/>
        </w:rPr>
        <w:t>Autonomic Neuroscience</w:t>
      </w:r>
      <w:r w:rsidRPr="00B7305E">
        <w:rPr>
          <w:noProof/>
        </w:rPr>
        <w:t xml:space="preserve">, </w:t>
      </w:r>
      <w:r w:rsidRPr="00B7305E">
        <w:rPr>
          <w:i/>
          <w:iCs/>
          <w:noProof/>
        </w:rPr>
        <w:t>176</w:t>
      </w:r>
      <w:r w:rsidRPr="00B7305E">
        <w:rPr>
          <w:noProof/>
        </w:rPr>
        <w:t>(1–2), 32–47. https://doi.org/10.1016/j.autneu.2013.01.006</w:t>
      </w:r>
    </w:p>
    <w:p w14:paraId="59E2680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a, D. H., Skripka, V., Pauziene, N., &amp; Stropus, R. (2000). Morphology, distribution, and variability of the epicardiac neural ganglionated subplexuses in the human heart. </w:t>
      </w:r>
      <w:r w:rsidRPr="00B7305E">
        <w:rPr>
          <w:i/>
          <w:iCs/>
          <w:noProof/>
        </w:rPr>
        <w:t>Anatomical Record</w:t>
      </w:r>
      <w:r w:rsidRPr="00B7305E">
        <w:rPr>
          <w:noProof/>
        </w:rPr>
        <w:t xml:space="preserve">, </w:t>
      </w:r>
      <w:r w:rsidRPr="00B7305E">
        <w:rPr>
          <w:i/>
          <w:iCs/>
          <w:noProof/>
        </w:rPr>
        <w:t>259</w:t>
      </w:r>
      <w:r w:rsidRPr="00B7305E">
        <w:rPr>
          <w:noProof/>
        </w:rPr>
        <w:t>(4), 353–382. https://doi.org/10.1002/1097-0185(20000801)259:4&lt;353::AID-AR10&gt;3.0.CO;2-R</w:t>
      </w:r>
    </w:p>
    <w:p w14:paraId="5DBE265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iene, N., Alaburda, P., Rysevaite-Kyguoliene, K., Pauza, A. G., Inokaitis, H., Masaityte, A., … Pauza, D. H. (2016). Innervation of the rabbit cardiac ventricles. </w:t>
      </w:r>
      <w:r w:rsidRPr="00B7305E">
        <w:rPr>
          <w:i/>
          <w:iCs/>
          <w:noProof/>
        </w:rPr>
        <w:t>Journal of Anatomy</w:t>
      </w:r>
      <w:r w:rsidRPr="00B7305E">
        <w:rPr>
          <w:noProof/>
        </w:rPr>
        <w:t xml:space="preserve">, </w:t>
      </w:r>
      <w:r w:rsidRPr="00B7305E">
        <w:rPr>
          <w:i/>
          <w:iCs/>
          <w:noProof/>
        </w:rPr>
        <w:t>228</w:t>
      </w:r>
      <w:r w:rsidRPr="00B7305E">
        <w:rPr>
          <w:noProof/>
        </w:rPr>
        <w:t>(1), 26–46. https://doi.org/10.1111/joa.12400</w:t>
      </w:r>
    </w:p>
    <w:p w14:paraId="62D1C83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ierpont, G. L., DeMaster, E. G., Reynolds, S., Pederson, J., &amp; Cohn, J. N. (1985). Ventricular myocardial catecholamines in primates. </w:t>
      </w:r>
      <w:r w:rsidRPr="00B7305E">
        <w:rPr>
          <w:i/>
          <w:iCs/>
          <w:noProof/>
        </w:rPr>
        <w:t>The Journal of Laboratory and Clinical Medicine</w:t>
      </w:r>
      <w:r w:rsidRPr="00B7305E">
        <w:rPr>
          <w:noProof/>
        </w:rPr>
        <w:t xml:space="preserve">, </w:t>
      </w:r>
      <w:r w:rsidRPr="00B7305E">
        <w:rPr>
          <w:i/>
          <w:iCs/>
          <w:noProof/>
        </w:rPr>
        <w:t>106</w:t>
      </w:r>
      <w:r w:rsidRPr="00B7305E">
        <w:rPr>
          <w:noProof/>
        </w:rPr>
        <w:t>(2), 205–210.</w:t>
      </w:r>
    </w:p>
    <w:p w14:paraId="24FB0CC6"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himizu, W., &amp; Antzelevitch, C. (1998). Cellular basis for the ECG features of the LQT1 form of the long-QT syndrome: effects of beta-adrenergic agonists and antagonists and sodium channel blockers on transmural dispersion of repolarization and torsade de pointes. </w:t>
      </w:r>
      <w:r w:rsidRPr="00B7305E">
        <w:rPr>
          <w:i/>
          <w:iCs/>
          <w:noProof/>
        </w:rPr>
        <w:t>Circulation</w:t>
      </w:r>
      <w:r w:rsidRPr="00B7305E">
        <w:rPr>
          <w:noProof/>
        </w:rPr>
        <w:t xml:space="preserve">, </w:t>
      </w:r>
      <w:r w:rsidRPr="00B7305E">
        <w:rPr>
          <w:i/>
          <w:iCs/>
          <w:noProof/>
        </w:rPr>
        <w:t>98</w:t>
      </w:r>
      <w:r w:rsidRPr="00B7305E">
        <w:rPr>
          <w:noProof/>
        </w:rPr>
        <w:t>(21), 2314–2322.</w:t>
      </w:r>
    </w:p>
    <w:p w14:paraId="4E25C82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ingh, S., Sayers, S., Walter, J. S., Thomas, D., Dieter, R. S., Nee, L. M., &amp; Wurster, R. D. (2013). Hypertrophy of neurons within cardiac ganglia in human, canine, and rat heart failure: the potential role of nerve growth factor. </w:t>
      </w:r>
      <w:r w:rsidRPr="00B7305E">
        <w:rPr>
          <w:i/>
          <w:iCs/>
          <w:noProof/>
        </w:rPr>
        <w:t>Journal of the American Heart Association</w:t>
      </w:r>
      <w:r w:rsidRPr="00B7305E">
        <w:rPr>
          <w:noProof/>
        </w:rPr>
        <w:t xml:space="preserve">, </w:t>
      </w:r>
      <w:r w:rsidRPr="00B7305E">
        <w:rPr>
          <w:i/>
          <w:iCs/>
          <w:noProof/>
        </w:rPr>
        <w:t>2</w:t>
      </w:r>
      <w:r w:rsidRPr="00B7305E">
        <w:rPr>
          <w:noProof/>
        </w:rPr>
        <w:t>(4). https://doi.org/10.1161/JAHA.113.000210</w:t>
      </w:r>
    </w:p>
    <w:p w14:paraId="1A7C007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tee, E. W. Van. (1978). Autonomic Innervation of the Heart. </w:t>
      </w:r>
      <w:r w:rsidRPr="00B7305E">
        <w:rPr>
          <w:i/>
          <w:iCs/>
          <w:noProof/>
        </w:rPr>
        <w:t>Environmental Health Perspectives</w:t>
      </w:r>
      <w:r w:rsidRPr="00B7305E">
        <w:rPr>
          <w:noProof/>
        </w:rPr>
        <w:t xml:space="preserve">, </w:t>
      </w:r>
      <w:r w:rsidRPr="00B7305E">
        <w:rPr>
          <w:i/>
          <w:iCs/>
          <w:noProof/>
        </w:rPr>
        <w:t>26</w:t>
      </w:r>
      <w:r w:rsidRPr="00B7305E">
        <w:rPr>
          <w:noProof/>
        </w:rPr>
        <w:t>, 151. https://doi.org/10.2307/3428837</w:t>
      </w:r>
    </w:p>
    <w:p w14:paraId="222ACAF2"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Tomita, T., Takei, M., Saikawa, Y., Hanaoka, T., Uchikawa, S.-I., Tsutsui, H., … Kubo, K. (2003). Role of autonomic tone in the initiation and termination of paroxysmal atrial fibrillation in patients without structural heart disease. </w:t>
      </w:r>
      <w:r w:rsidRPr="00B7305E">
        <w:rPr>
          <w:i/>
          <w:iCs/>
          <w:noProof/>
        </w:rPr>
        <w:t>Journal of Cardiovascular Electrophysiology</w:t>
      </w:r>
      <w:r w:rsidRPr="00B7305E">
        <w:rPr>
          <w:noProof/>
        </w:rPr>
        <w:t xml:space="preserve">, </w:t>
      </w:r>
      <w:r w:rsidRPr="00B7305E">
        <w:rPr>
          <w:i/>
          <w:iCs/>
          <w:noProof/>
        </w:rPr>
        <w:t>14</w:t>
      </w:r>
      <w:r w:rsidRPr="00B7305E">
        <w:rPr>
          <w:noProof/>
        </w:rPr>
        <w:t>(6), 559–564.</w:t>
      </w:r>
    </w:p>
    <w:p w14:paraId="5EB8671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Vaitkevicius, R., Saburkina, I., Rysevaite, K., Vaitkeviciene, I., Pauziene, N., Zaliunas, R., … Pauza, D. H. (2009). Nerve Supply of the Human Pulmonary Veins: An Anatomical Study. </w:t>
      </w:r>
      <w:r w:rsidRPr="00B7305E">
        <w:rPr>
          <w:i/>
          <w:iCs/>
          <w:noProof/>
        </w:rPr>
        <w:t>Heart Rhythm</w:t>
      </w:r>
      <w:r w:rsidRPr="00B7305E">
        <w:rPr>
          <w:noProof/>
        </w:rPr>
        <w:t xml:space="preserve">, </w:t>
      </w:r>
      <w:r w:rsidRPr="00B7305E">
        <w:rPr>
          <w:i/>
          <w:iCs/>
          <w:noProof/>
        </w:rPr>
        <w:t>6</w:t>
      </w:r>
      <w:r w:rsidRPr="00B7305E">
        <w:rPr>
          <w:noProof/>
        </w:rPr>
        <w:t>(2), 221–228. https://doi.org/10.1016/j.hrthm.2008.10.027</w:t>
      </w:r>
    </w:p>
    <w:p w14:paraId="63582B5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ake, E., &amp; Brack, K. (2016). Characterization of the intrinsic cardiac nervous system. </w:t>
      </w:r>
      <w:r w:rsidRPr="00B7305E">
        <w:rPr>
          <w:i/>
          <w:iCs/>
          <w:noProof/>
        </w:rPr>
        <w:t>Autonomic Neuroscience: Basic and Clinical</w:t>
      </w:r>
      <w:r w:rsidRPr="00B7305E">
        <w:rPr>
          <w:noProof/>
        </w:rPr>
        <w:t>. https://doi.org/10.1016/j.autneu.2016.08.006</w:t>
      </w:r>
    </w:p>
    <w:p w14:paraId="4883426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ang, H. J., Rozanski, G. J., &amp; Zucker, I. H. (2017). Cardiac sympathetic afferent reflex control of cardiac function in normal and chronic heart failure states. </w:t>
      </w:r>
      <w:r w:rsidRPr="00B7305E">
        <w:rPr>
          <w:i/>
          <w:iCs/>
          <w:noProof/>
        </w:rPr>
        <w:t>Journal of Physiology</w:t>
      </w:r>
      <w:r w:rsidRPr="00B7305E">
        <w:rPr>
          <w:noProof/>
        </w:rPr>
        <w:t xml:space="preserve">, </w:t>
      </w:r>
      <w:r w:rsidRPr="00B7305E">
        <w:rPr>
          <w:i/>
          <w:iCs/>
          <w:noProof/>
        </w:rPr>
        <w:t>595</w:t>
      </w:r>
      <w:r w:rsidRPr="00B7305E">
        <w:rPr>
          <w:noProof/>
        </w:rPr>
        <w:t>(8), 2519–2534. https://doi.org/10.1113/JP273764</w:t>
      </w:r>
    </w:p>
    <w:p w14:paraId="6E966FA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inter, J., Brack, K. E., &amp; Ng, G. A. (2011). The acute inotropic effects of cardiac contractility modulation (CCM) are associated with action potential duration shortening and mediated by β1-adrenoceptor signalling. </w:t>
      </w:r>
      <w:r w:rsidRPr="00B7305E">
        <w:rPr>
          <w:i/>
          <w:iCs/>
          <w:noProof/>
        </w:rPr>
        <w:t>Journal of Molecular and Cellular Cardiology</w:t>
      </w:r>
      <w:r w:rsidRPr="00B7305E">
        <w:rPr>
          <w:noProof/>
        </w:rPr>
        <w:t xml:space="preserve">, </w:t>
      </w:r>
      <w:r w:rsidRPr="00B7305E">
        <w:rPr>
          <w:i/>
          <w:iCs/>
          <w:noProof/>
        </w:rPr>
        <w:t>51</w:t>
      </w:r>
      <w:r w:rsidRPr="00B7305E">
        <w:rPr>
          <w:noProof/>
        </w:rPr>
        <w:t>(2), 252–262. https://doi.org/10.1016/j.yjmcc.2011.04.010</w:t>
      </w:r>
    </w:p>
    <w:p w14:paraId="1C4679D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inter, J., Tanko, A. S., Brack, K. E., Coote, J. H., &amp; Ng, G. A. (2012). Differential cardiac responses to unilateral sympathetic nerve stimulation in the isolated innervated rabbit heart. </w:t>
      </w:r>
      <w:r w:rsidRPr="00B7305E">
        <w:rPr>
          <w:i/>
          <w:iCs/>
          <w:noProof/>
        </w:rPr>
        <w:t>Autonomic Neuroscience: Basic and Clinical</w:t>
      </w:r>
      <w:r w:rsidRPr="00B7305E">
        <w:rPr>
          <w:noProof/>
        </w:rPr>
        <w:t xml:space="preserve">, </w:t>
      </w:r>
      <w:r w:rsidRPr="00B7305E">
        <w:rPr>
          <w:i/>
          <w:iCs/>
          <w:noProof/>
        </w:rPr>
        <w:t>166</w:t>
      </w:r>
      <w:r w:rsidRPr="00B7305E">
        <w:rPr>
          <w:noProof/>
        </w:rPr>
        <w:t>(1–2), 4–14. https://doi.org/10.1016/j.autneu.2011.08.004</w:t>
      </w:r>
    </w:p>
    <w:p w14:paraId="20A6C4D8" w14:textId="661F623D" w:rsidR="00107F20" w:rsidRPr="00107F20" w:rsidRDefault="00107F20" w:rsidP="00B7305E">
      <w:pPr>
        <w:widowControl w:val="0"/>
        <w:autoSpaceDE w:val="0"/>
        <w:autoSpaceDN w:val="0"/>
        <w:adjustRightInd w:val="0"/>
        <w:ind w:left="480" w:hanging="480"/>
      </w:pPr>
      <w:r>
        <w:fldChar w:fldCharType="end"/>
      </w:r>
    </w:p>
    <w:sectPr w:rsidR="00107F20"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955084"/>
    <w:multiLevelType w:val="hybridMultilevel"/>
    <w:tmpl w:val="1AEEA62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8"/>
  </w:num>
  <w:num w:numId="4">
    <w:abstractNumId w:val="7"/>
  </w:num>
  <w:num w:numId="5">
    <w:abstractNumId w:val="12"/>
  </w:num>
  <w:num w:numId="6">
    <w:abstractNumId w:val="1"/>
  </w:num>
  <w:num w:numId="7">
    <w:abstractNumId w:val="9"/>
  </w:num>
  <w:num w:numId="8">
    <w:abstractNumId w:val="6"/>
  </w:num>
  <w:num w:numId="9">
    <w:abstractNumId w:val="4"/>
  </w:num>
  <w:num w:numId="10">
    <w:abstractNumId w:val="10"/>
  </w:num>
  <w:num w:numId="11">
    <w:abstractNumId w:val="3"/>
  </w:num>
  <w:num w:numId="12">
    <w:abstractNumId w:val="1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610E6"/>
    <w:rsid w:val="000A597D"/>
    <w:rsid w:val="000B1026"/>
    <w:rsid w:val="000D6589"/>
    <w:rsid w:val="00107F20"/>
    <w:rsid w:val="00113FE3"/>
    <w:rsid w:val="001162B2"/>
    <w:rsid w:val="001633F4"/>
    <w:rsid w:val="001C591D"/>
    <w:rsid w:val="001E1692"/>
    <w:rsid w:val="001E2491"/>
    <w:rsid w:val="001F43E3"/>
    <w:rsid w:val="002064E2"/>
    <w:rsid w:val="002221C4"/>
    <w:rsid w:val="00235A5C"/>
    <w:rsid w:val="0028196D"/>
    <w:rsid w:val="00283659"/>
    <w:rsid w:val="00284791"/>
    <w:rsid w:val="002C0654"/>
    <w:rsid w:val="002D3B10"/>
    <w:rsid w:val="00315838"/>
    <w:rsid w:val="0036070B"/>
    <w:rsid w:val="00391B4F"/>
    <w:rsid w:val="003B4894"/>
    <w:rsid w:val="003C3839"/>
    <w:rsid w:val="003F14B8"/>
    <w:rsid w:val="004158C0"/>
    <w:rsid w:val="004333AA"/>
    <w:rsid w:val="00446BDE"/>
    <w:rsid w:val="00467E99"/>
    <w:rsid w:val="004A4FB3"/>
    <w:rsid w:val="004D3875"/>
    <w:rsid w:val="004F03AE"/>
    <w:rsid w:val="00517CA7"/>
    <w:rsid w:val="0054536B"/>
    <w:rsid w:val="00562BAB"/>
    <w:rsid w:val="005B7AA2"/>
    <w:rsid w:val="005D6023"/>
    <w:rsid w:val="0060183B"/>
    <w:rsid w:val="00612055"/>
    <w:rsid w:val="00615736"/>
    <w:rsid w:val="006209C5"/>
    <w:rsid w:val="00631B71"/>
    <w:rsid w:val="00637304"/>
    <w:rsid w:val="0065071C"/>
    <w:rsid w:val="00665180"/>
    <w:rsid w:val="00665CFD"/>
    <w:rsid w:val="006B50E5"/>
    <w:rsid w:val="00726C4F"/>
    <w:rsid w:val="00740CD6"/>
    <w:rsid w:val="007432D6"/>
    <w:rsid w:val="00747E48"/>
    <w:rsid w:val="00791146"/>
    <w:rsid w:val="007936AD"/>
    <w:rsid w:val="007A5D8A"/>
    <w:rsid w:val="007C21C3"/>
    <w:rsid w:val="007D41E3"/>
    <w:rsid w:val="007E2F8E"/>
    <w:rsid w:val="007E55F9"/>
    <w:rsid w:val="008045CE"/>
    <w:rsid w:val="00820B67"/>
    <w:rsid w:val="00866227"/>
    <w:rsid w:val="0088478B"/>
    <w:rsid w:val="00891D69"/>
    <w:rsid w:val="008A4FC2"/>
    <w:rsid w:val="008D4675"/>
    <w:rsid w:val="008F0781"/>
    <w:rsid w:val="008F1305"/>
    <w:rsid w:val="0091256A"/>
    <w:rsid w:val="00916368"/>
    <w:rsid w:val="009544B9"/>
    <w:rsid w:val="00957356"/>
    <w:rsid w:val="00981F69"/>
    <w:rsid w:val="0098746E"/>
    <w:rsid w:val="009D2A51"/>
    <w:rsid w:val="009F3897"/>
    <w:rsid w:val="00A01F8D"/>
    <w:rsid w:val="00A16D96"/>
    <w:rsid w:val="00A4025D"/>
    <w:rsid w:val="00A436D3"/>
    <w:rsid w:val="00A81169"/>
    <w:rsid w:val="00AB41E8"/>
    <w:rsid w:val="00AC6E57"/>
    <w:rsid w:val="00AD6A4F"/>
    <w:rsid w:val="00AE02A4"/>
    <w:rsid w:val="00B54849"/>
    <w:rsid w:val="00B66945"/>
    <w:rsid w:val="00B7305E"/>
    <w:rsid w:val="00BC2ED4"/>
    <w:rsid w:val="00C06B0B"/>
    <w:rsid w:val="00C16AD0"/>
    <w:rsid w:val="00C25B91"/>
    <w:rsid w:val="00C27C06"/>
    <w:rsid w:val="00C40211"/>
    <w:rsid w:val="00C52692"/>
    <w:rsid w:val="00C52C8A"/>
    <w:rsid w:val="00C72753"/>
    <w:rsid w:val="00C857E9"/>
    <w:rsid w:val="00CB1CDA"/>
    <w:rsid w:val="00CB1E25"/>
    <w:rsid w:val="00CB32F2"/>
    <w:rsid w:val="00CE5DB2"/>
    <w:rsid w:val="00D343FB"/>
    <w:rsid w:val="00D72DEA"/>
    <w:rsid w:val="00DA57DF"/>
    <w:rsid w:val="00DC2E69"/>
    <w:rsid w:val="00DF7A85"/>
    <w:rsid w:val="00E02763"/>
    <w:rsid w:val="00E26352"/>
    <w:rsid w:val="00E45C7C"/>
    <w:rsid w:val="00E51BC6"/>
    <w:rsid w:val="00E65585"/>
    <w:rsid w:val="00E8382C"/>
    <w:rsid w:val="00EB5B2E"/>
    <w:rsid w:val="00EC6468"/>
    <w:rsid w:val="00F122E4"/>
    <w:rsid w:val="00F6390E"/>
    <w:rsid w:val="00F76E41"/>
    <w:rsid w:val="00F80139"/>
    <w:rsid w:val="00F85654"/>
    <w:rsid w:val="00F86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107F20"/>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107F20"/>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rmalWeb">
    <w:name w:val="Normal (Web)"/>
    <w:basedOn w:val="Normal"/>
    <w:uiPriority w:val="99"/>
    <w:semiHidden/>
    <w:unhideWhenUsed/>
    <w:rsid w:val="0054536B"/>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E2F8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2F8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362125">
      <w:bodyDiv w:val="1"/>
      <w:marLeft w:val="0"/>
      <w:marRight w:val="0"/>
      <w:marTop w:val="0"/>
      <w:marBottom w:val="0"/>
      <w:divBdr>
        <w:top w:val="none" w:sz="0" w:space="0" w:color="auto"/>
        <w:left w:val="none" w:sz="0" w:space="0" w:color="auto"/>
        <w:bottom w:val="none" w:sz="0" w:space="0" w:color="auto"/>
        <w:right w:val="none" w:sz="0" w:space="0" w:color="auto"/>
      </w:divBdr>
      <w:divsChild>
        <w:div w:id="1629049952">
          <w:marLeft w:val="0"/>
          <w:marRight w:val="0"/>
          <w:marTop w:val="288"/>
          <w:marBottom w:val="100"/>
          <w:divBdr>
            <w:top w:val="none" w:sz="0" w:space="0" w:color="auto"/>
            <w:left w:val="none" w:sz="0" w:space="0" w:color="auto"/>
            <w:bottom w:val="none" w:sz="0" w:space="0" w:color="auto"/>
            <w:right w:val="none" w:sz="0" w:space="0" w:color="auto"/>
          </w:divBdr>
          <w:divsChild>
            <w:div w:id="1552837682">
              <w:marLeft w:val="0"/>
              <w:marRight w:val="0"/>
              <w:marTop w:val="0"/>
              <w:marBottom w:val="0"/>
              <w:divBdr>
                <w:top w:val="none" w:sz="0" w:space="0" w:color="auto"/>
                <w:left w:val="none" w:sz="0" w:space="0" w:color="auto"/>
                <w:bottom w:val="none" w:sz="0" w:space="0" w:color="auto"/>
                <w:right w:val="none" w:sz="0" w:space="0" w:color="auto"/>
              </w:divBdr>
            </w:div>
          </w:divsChild>
        </w:div>
        <w:div w:id="437725801">
          <w:marLeft w:val="0"/>
          <w:marRight w:val="0"/>
          <w:marTop w:val="288"/>
          <w:marBottom w:val="100"/>
          <w:divBdr>
            <w:top w:val="none" w:sz="0" w:space="0" w:color="auto"/>
            <w:left w:val="none" w:sz="0" w:space="0" w:color="auto"/>
            <w:bottom w:val="none" w:sz="0" w:space="0" w:color="auto"/>
            <w:right w:val="none" w:sz="0" w:space="0" w:color="auto"/>
          </w:divBdr>
        </w:div>
      </w:divsChild>
    </w:div>
    <w:div w:id="950089314">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C51FD-CD30-D146-A861-9B00E7F44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3</TotalTime>
  <Pages>10</Pages>
  <Words>51880</Words>
  <Characters>295720</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33</cp:revision>
  <dcterms:created xsi:type="dcterms:W3CDTF">2019-02-25T04:30:00Z</dcterms:created>
  <dcterms:modified xsi:type="dcterms:W3CDTF">2019-09-2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